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D56A61" w14:textId="3ACC1584" w:rsidR="00727147" w:rsidRDefault="00E328D8" w:rsidP="00727147">
      <w:pPr>
        <w:spacing w:line="360" w:lineRule="auto"/>
        <w:rPr>
          <w:rFonts w:ascii="Verdana" w:hAnsi="Verdana"/>
          <w:u w:val="single"/>
        </w:rPr>
      </w:pPr>
      <w:commentRangeStart w:id="0"/>
      <w:r w:rsidRPr="00E328D8">
        <w:rPr>
          <w:rFonts w:ascii="Verdana" w:hAnsi="Verdana"/>
          <w:u w:val="single"/>
        </w:rPr>
        <w:t xml:space="preserve">Manuscript </w:t>
      </w:r>
      <w:commentRangeEnd w:id="0"/>
      <w:r w:rsidR="00B14E98">
        <w:rPr>
          <w:rStyle w:val="CommentReference"/>
        </w:rPr>
        <w:commentReference w:id="0"/>
      </w:r>
      <w:r w:rsidR="0047266F">
        <w:rPr>
          <w:rFonts w:ascii="Verdana" w:hAnsi="Verdana"/>
          <w:u w:val="single"/>
        </w:rPr>
        <w:t>B</w:t>
      </w:r>
      <w:r w:rsidRPr="00E328D8">
        <w:rPr>
          <w:rFonts w:ascii="Verdana" w:hAnsi="Verdana"/>
          <w:u w:val="single"/>
        </w:rPr>
        <w:t>ody</w:t>
      </w:r>
    </w:p>
    <w:p w14:paraId="6031ABE9" w14:textId="5CB0BEC7" w:rsidR="00E331E2" w:rsidRPr="00E331E2" w:rsidRDefault="006122A0" w:rsidP="00D5126D">
      <w:pPr>
        <w:spacing w:line="360" w:lineRule="auto"/>
        <w:rPr>
          <w:rFonts w:ascii="Verdana" w:hAnsi="Verdana"/>
          <w:u w:val="single"/>
        </w:rPr>
      </w:pPr>
      <w:r>
        <w:rPr>
          <w:rFonts w:ascii="Verdana" w:hAnsi="Verdana"/>
          <w:u w:val="single"/>
        </w:rPr>
        <w:t xml:space="preserve">1 </w:t>
      </w:r>
      <w:r w:rsidR="00E331E2" w:rsidRPr="00E331E2">
        <w:rPr>
          <w:rFonts w:ascii="Verdana" w:hAnsi="Verdana"/>
          <w:u w:val="single"/>
        </w:rPr>
        <w:t>Introduction</w:t>
      </w:r>
    </w:p>
    <w:p w14:paraId="296CB924" w14:textId="16EB1C04" w:rsidR="00AD09F2" w:rsidRDefault="008E141D" w:rsidP="00662A7A">
      <w:pPr>
        <w:spacing w:line="360" w:lineRule="auto"/>
        <w:jc w:val="both"/>
        <w:rPr>
          <w:rFonts w:ascii="Verdana" w:hAnsi="Verdana"/>
        </w:rPr>
      </w:pPr>
      <w:ins w:id="1" w:author="Brisson, Nicholas" w:date="2024-12-11T22:21:00Z">
        <w:r>
          <w:rPr>
            <w:rFonts w:ascii="Verdana" w:hAnsi="Verdana"/>
          </w:rPr>
          <w:t xml:space="preserve">Studying </w:t>
        </w:r>
      </w:ins>
      <w:del w:id="2" w:author="Brisson, Nicholas" w:date="2024-12-11T22:21:00Z">
        <w:r w:rsidR="00747AC0" w:rsidDel="008E141D">
          <w:rPr>
            <w:rFonts w:ascii="Verdana" w:hAnsi="Verdana"/>
          </w:rPr>
          <w:delText xml:space="preserve">The study of </w:delText>
        </w:r>
      </w:del>
      <w:ins w:id="3" w:author="Brisson, Nicholas" w:date="2024-12-11T22:21:00Z">
        <w:r>
          <w:rPr>
            <w:rFonts w:ascii="Verdana" w:hAnsi="Verdana"/>
          </w:rPr>
          <w:t xml:space="preserve">the </w:t>
        </w:r>
      </w:ins>
      <w:r w:rsidR="00662A91">
        <w:rPr>
          <w:rFonts w:ascii="Verdana" w:hAnsi="Verdana"/>
        </w:rPr>
        <w:t>relative motion between the femur and tibia during knee joint movement</w:t>
      </w:r>
      <w:r w:rsidR="00747AC0">
        <w:rPr>
          <w:rFonts w:ascii="Verdana" w:hAnsi="Verdana"/>
        </w:rPr>
        <w:t xml:space="preserve"> is </w:t>
      </w:r>
      <w:del w:id="4" w:author="Brisson, Nicholas" w:date="2024-12-11T22:21:00Z">
        <w:r w:rsidR="00747AC0" w:rsidDel="008E141D">
          <w:rPr>
            <w:rFonts w:ascii="Verdana" w:hAnsi="Verdana"/>
          </w:rPr>
          <w:delText xml:space="preserve">crucial </w:delText>
        </w:r>
      </w:del>
      <w:ins w:id="5" w:author="Brisson, Nicholas" w:date="2024-12-11T22:21:00Z">
        <w:r>
          <w:rPr>
            <w:rFonts w:ascii="Verdana" w:hAnsi="Verdana"/>
          </w:rPr>
          <w:t>es</w:t>
        </w:r>
      </w:ins>
      <w:ins w:id="6" w:author="Brisson, Nicholas" w:date="2024-12-11T22:22:00Z">
        <w:r>
          <w:rPr>
            <w:rFonts w:ascii="Verdana" w:hAnsi="Verdana"/>
          </w:rPr>
          <w:t>sential</w:t>
        </w:r>
      </w:ins>
      <w:ins w:id="7" w:author="Brisson, Nicholas" w:date="2024-12-11T22:21:00Z">
        <w:r>
          <w:rPr>
            <w:rFonts w:ascii="Verdana" w:hAnsi="Verdana"/>
          </w:rPr>
          <w:t xml:space="preserve"> </w:t>
        </w:r>
      </w:ins>
      <w:commentRangeStart w:id="8"/>
      <w:r w:rsidR="00747AC0">
        <w:rPr>
          <w:rFonts w:ascii="Verdana" w:hAnsi="Verdana"/>
        </w:rPr>
        <w:t xml:space="preserve">for understanding normal knee function and </w:t>
      </w:r>
      <w:del w:id="9" w:author="Brisson, Nicholas" w:date="2024-12-11T22:22:00Z">
        <w:r w:rsidR="00747AC0" w:rsidDel="008E141D">
          <w:rPr>
            <w:rFonts w:ascii="Verdana" w:hAnsi="Verdana"/>
          </w:rPr>
          <w:delText xml:space="preserve">identifying </w:delText>
        </w:r>
      </w:del>
      <w:ins w:id="10" w:author="Brisson, Nicholas" w:date="2024-12-11T22:22:00Z">
        <w:r>
          <w:rPr>
            <w:rFonts w:ascii="Verdana" w:hAnsi="Verdana"/>
          </w:rPr>
          <w:t xml:space="preserve">diagnosing </w:t>
        </w:r>
      </w:ins>
      <w:r w:rsidR="00747AC0">
        <w:rPr>
          <w:rFonts w:ascii="Verdana" w:hAnsi="Verdana"/>
        </w:rPr>
        <w:t>pathological conditions</w:t>
      </w:r>
      <w:r w:rsidR="00285EAC">
        <w:rPr>
          <w:rFonts w:ascii="Verdana" w:hAnsi="Verdana"/>
        </w:rPr>
        <w:t xml:space="preserve"> </w:t>
      </w:r>
      <w:commentRangeEnd w:id="8"/>
      <w:r w:rsidR="00A046BF">
        <w:rPr>
          <w:rStyle w:val="CommentReference"/>
        </w:rPr>
        <w:commentReference w:id="8"/>
      </w:r>
      <w:r w:rsidR="00285EAC">
        <w:rPr>
          <w:rFonts w:ascii="Verdana" w:hAnsi="Verdana"/>
        </w:rPr>
        <w:fldChar w:fldCharType="begin"/>
      </w:r>
      <w:r w:rsidR="00C12374">
        <w:rPr>
          <w:rFonts w:ascii="Verdana" w:hAnsi="Verdana"/>
        </w:rPr>
        <w:instrText xml:space="preserve"> ADDIN ZOTERO_ITEM CSL_CITATION {"citationID":"J44LBD7M","properties":{"formattedCitation":"[1]","plainCitation":"[1]","noteIndex":0},"citationItems":[{"id":397,"uris":["http://zotero.org/users/13606484/items/AMMR7DX5"],"itemData":{"id":397,"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schema":"https://github.com/citation-style-language/schema/raw/master/csl-citation.json"} </w:instrText>
      </w:r>
      <w:r w:rsidR="00285EAC">
        <w:rPr>
          <w:rFonts w:ascii="Verdana" w:hAnsi="Verdana"/>
        </w:rPr>
        <w:fldChar w:fldCharType="separate"/>
      </w:r>
      <w:r w:rsidR="00285EAC" w:rsidRPr="00285EAC">
        <w:rPr>
          <w:rFonts w:ascii="Verdana" w:hAnsi="Verdana"/>
        </w:rPr>
        <w:t>[1]</w:t>
      </w:r>
      <w:r w:rsidR="00285EAC">
        <w:rPr>
          <w:rFonts w:ascii="Verdana" w:hAnsi="Verdana"/>
        </w:rPr>
        <w:fldChar w:fldCharType="end"/>
      </w:r>
      <w:r w:rsidR="00662A91">
        <w:rPr>
          <w:rFonts w:ascii="Verdana" w:hAnsi="Verdana"/>
        </w:rPr>
        <w:t>.</w:t>
      </w:r>
      <w:r w:rsidR="00747AC0">
        <w:rPr>
          <w:rFonts w:ascii="Verdana" w:hAnsi="Verdana"/>
        </w:rPr>
        <w:t xml:space="preserve"> </w:t>
      </w:r>
      <w:commentRangeStart w:id="11"/>
      <w:r w:rsidR="00747AC0">
        <w:rPr>
          <w:rFonts w:ascii="Verdana" w:hAnsi="Verdana"/>
        </w:rPr>
        <w:t xml:space="preserve">Accurate assessment of </w:t>
      </w:r>
      <w:r w:rsidR="0080495F">
        <w:rPr>
          <w:rFonts w:ascii="Verdana" w:hAnsi="Verdana"/>
        </w:rPr>
        <w:t xml:space="preserve">knee </w:t>
      </w:r>
      <w:r w:rsidR="00747AC0">
        <w:rPr>
          <w:rFonts w:ascii="Verdana" w:hAnsi="Verdana"/>
        </w:rPr>
        <w:t xml:space="preserve">movement patterns </w:t>
      </w:r>
      <w:commentRangeEnd w:id="11"/>
      <w:r>
        <w:rPr>
          <w:rStyle w:val="CommentReference"/>
        </w:rPr>
        <w:commentReference w:id="11"/>
      </w:r>
      <w:del w:id="12" w:author="Brisson, Nicholas" w:date="2024-12-11T22:22:00Z">
        <w:r w:rsidR="00747AC0" w:rsidDel="008E141D">
          <w:rPr>
            <w:rFonts w:ascii="Verdana" w:hAnsi="Verdana"/>
          </w:rPr>
          <w:delText xml:space="preserve">can </w:delText>
        </w:r>
      </w:del>
      <w:ins w:id="13" w:author="Brisson, Nicholas" w:date="2024-12-11T22:22:00Z">
        <w:r>
          <w:rPr>
            <w:rFonts w:ascii="Verdana" w:hAnsi="Verdana"/>
          </w:rPr>
          <w:t xml:space="preserve">aids </w:t>
        </w:r>
      </w:ins>
      <w:del w:id="14" w:author="Brisson, Nicholas" w:date="2024-12-11T22:22:00Z">
        <w:r w:rsidR="00747AC0" w:rsidDel="008E141D">
          <w:rPr>
            <w:rFonts w:ascii="Verdana" w:hAnsi="Verdana"/>
          </w:rPr>
          <w:delText xml:space="preserve">provide valuable insights </w:delText>
        </w:r>
        <w:r w:rsidR="0080495F" w:rsidDel="008E141D">
          <w:rPr>
            <w:rFonts w:ascii="Verdana" w:hAnsi="Verdana"/>
          </w:rPr>
          <w:delText>for</w:delText>
        </w:r>
        <w:r w:rsidR="00747AC0" w:rsidDel="008E141D">
          <w:rPr>
            <w:rFonts w:ascii="Verdana" w:hAnsi="Verdana"/>
          </w:rPr>
          <w:delText xml:space="preserve"> the </w:delText>
        </w:r>
      </w:del>
      <w:ins w:id="15" w:author="Brisson, Nicholas" w:date="2024-12-11T22:22:00Z">
        <w:r>
          <w:rPr>
            <w:rFonts w:ascii="Verdana" w:hAnsi="Verdana"/>
          </w:rPr>
          <w:t xml:space="preserve">in </w:t>
        </w:r>
      </w:ins>
      <w:r w:rsidR="00747AC0">
        <w:rPr>
          <w:rFonts w:ascii="Verdana" w:hAnsi="Verdana"/>
        </w:rPr>
        <w:t>diagnosi</w:t>
      </w:r>
      <w:ins w:id="16" w:author="Brisson, Nicholas" w:date="2024-12-11T22:22:00Z">
        <w:r>
          <w:rPr>
            <w:rFonts w:ascii="Verdana" w:hAnsi="Verdana"/>
          </w:rPr>
          <w:t>ng</w:t>
        </w:r>
      </w:ins>
      <w:del w:id="17" w:author="Brisson, Nicholas" w:date="2024-12-11T22:22:00Z">
        <w:r w:rsidR="00747AC0" w:rsidDel="008E141D">
          <w:rPr>
            <w:rFonts w:ascii="Verdana" w:hAnsi="Verdana"/>
          </w:rPr>
          <w:delText>s</w:delText>
        </w:r>
      </w:del>
      <w:r w:rsidR="00747AC0">
        <w:rPr>
          <w:rFonts w:ascii="Verdana" w:hAnsi="Verdana"/>
        </w:rPr>
        <w:t xml:space="preserve"> and treat</w:t>
      </w:r>
      <w:ins w:id="18" w:author="Brisson, Nicholas" w:date="2024-12-11T22:23:00Z">
        <w:r>
          <w:rPr>
            <w:rFonts w:ascii="Verdana" w:hAnsi="Verdana"/>
          </w:rPr>
          <w:t>ing</w:t>
        </w:r>
      </w:ins>
      <w:del w:id="19" w:author="Brisson, Nicholas" w:date="2024-12-11T22:23:00Z">
        <w:r w:rsidR="00747AC0" w:rsidDel="008E141D">
          <w:rPr>
            <w:rFonts w:ascii="Verdana" w:hAnsi="Verdana"/>
          </w:rPr>
          <w:delText>ment of</w:delText>
        </w:r>
      </w:del>
      <w:r w:rsidR="00747AC0">
        <w:rPr>
          <w:rFonts w:ascii="Verdana" w:hAnsi="Verdana"/>
        </w:rPr>
        <w:t xml:space="preserve"> various knee disorders</w:t>
      </w:r>
      <w:ins w:id="20" w:author="Brisson, Nicholas" w:date="2024-12-11T22:37:00Z">
        <w:r w:rsidR="00856384">
          <w:rPr>
            <w:rFonts w:ascii="Verdana" w:hAnsi="Verdana"/>
          </w:rPr>
          <w:t xml:space="preserve"> involving altered joint b</w:t>
        </w:r>
      </w:ins>
      <w:ins w:id="21" w:author="Brisson, Nicholas" w:date="2024-12-11T22:38:00Z">
        <w:r w:rsidR="00856384">
          <w:rPr>
            <w:rFonts w:ascii="Verdana" w:hAnsi="Verdana"/>
          </w:rPr>
          <w:t>iomechanics</w:t>
        </w:r>
      </w:ins>
      <w:r w:rsidR="00747AC0">
        <w:rPr>
          <w:rFonts w:ascii="Verdana" w:hAnsi="Verdana"/>
        </w:rPr>
        <w:t xml:space="preserve">, </w:t>
      </w:r>
      <w:commentRangeStart w:id="22"/>
      <w:r w:rsidR="00747AC0">
        <w:rPr>
          <w:rFonts w:ascii="Verdana" w:hAnsi="Verdana"/>
        </w:rPr>
        <w:t>including ligament injuries</w:t>
      </w:r>
      <w:r w:rsidR="0080495F">
        <w:rPr>
          <w:rFonts w:ascii="Verdana" w:hAnsi="Verdana"/>
        </w:rPr>
        <w:t xml:space="preserve"> and </w:t>
      </w:r>
      <w:del w:id="23" w:author="Brisson, Nicholas" w:date="2024-12-11T22:27:00Z">
        <w:r w:rsidR="0080495F" w:rsidDel="00A046BF">
          <w:rPr>
            <w:rFonts w:ascii="Verdana" w:hAnsi="Verdana"/>
          </w:rPr>
          <w:delText>osteoarthritis</w:delText>
        </w:r>
        <w:r w:rsidR="00FB3112" w:rsidDel="00A046BF">
          <w:rPr>
            <w:rFonts w:ascii="Verdana" w:hAnsi="Verdana"/>
          </w:rPr>
          <w:delText xml:space="preserve"> </w:delText>
        </w:r>
      </w:del>
      <w:ins w:id="24" w:author="Brisson, Nicholas" w:date="2024-12-11T22:27:00Z">
        <w:r w:rsidR="00A046BF" w:rsidRPr="00A046BF">
          <w:rPr>
            <w:rFonts w:ascii="Verdana" w:hAnsi="Verdana"/>
            <w:highlight w:val="yellow"/>
            <w:rPrChange w:id="25" w:author="Brisson, Nicholas" w:date="2024-12-11T22:31:00Z">
              <w:rPr>
                <w:rFonts w:ascii="Verdana" w:hAnsi="Verdana"/>
              </w:rPr>
            </w:rPrChange>
          </w:rPr>
          <w:t>XXX</w:t>
        </w:r>
        <w:r w:rsidR="00A046BF">
          <w:rPr>
            <w:rFonts w:ascii="Verdana" w:hAnsi="Verdana"/>
          </w:rPr>
          <w:t xml:space="preserve"> </w:t>
        </w:r>
      </w:ins>
      <w:r w:rsidR="00FB3112">
        <w:rPr>
          <w:rFonts w:ascii="Verdana" w:hAnsi="Verdana"/>
        </w:rPr>
        <w:fldChar w:fldCharType="begin"/>
      </w:r>
      <w:r w:rsidR="00C12374">
        <w:rPr>
          <w:rFonts w:ascii="Verdana" w:hAnsi="Verdana"/>
        </w:rPr>
        <w:instrText xml:space="preserve"> ADDIN ZOTERO_ITEM CSL_CITATION {"citationID":"uOQdMhmj","properties":{"formattedCitation":"[2\\uc0\\u8211{}4]","plainCitation":"[2–4]","noteIndex":0},"citationItems":[{"id":356,"uris":["http://zotero.org/users/13606484/items/UD6EBCPV"],"itemData":{"id":356,"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id":355,"uris":["http://zotero.org/users/13606484/items/WCMJD8AZ"],"itemData":{"id":35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sidR="00C12374">
        <w:rPr>
          <w:rFonts w:ascii="Cambria Math" w:hAnsi="Cambria Math" w:cs="Cambria Math"/>
        </w:rPr>
        <w:instrText>‐</w:instrText>
      </w:r>
      <w:r w:rsidR="00C12374">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sidR="00C12374">
        <w:rPr>
          <w:rFonts w:ascii="Cambria Math" w:hAnsi="Cambria Math" w:cs="Cambria Math"/>
        </w:rPr>
        <w:instrText>‐</w:instrText>
      </w:r>
      <w:r w:rsidR="00C12374">
        <w:rPr>
          <w:rFonts w:ascii="Verdana" w:hAnsi="Verdana"/>
        </w:rPr>
        <w:instrText xml:space="preserve">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327,"uris":["http://zotero.org/users/13606484/items/H3RBHS6B"],"itemData":{"id":327,"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schema":"https://github.com/citation-style-language/schema/raw/master/csl-citation.json"} </w:instrText>
      </w:r>
      <w:r w:rsidR="00FB3112">
        <w:rPr>
          <w:rFonts w:ascii="Verdana" w:hAnsi="Verdana"/>
        </w:rPr>
        <w:fldChar w:fldCharType="separate"/>
      </w:r>
      <w:r w:rsidR="00285EAC" w:rsidRPr="00285EAC">
        <w:rPr>
          <w:rFonts w:ascii="Verdana" w:hAnsi="Verdana" w:cs="Times New Roman"/>
          <w:kern w:val="0"/>
        </w:rPr>
        <w:t>[2–4]</w:t>
      </w:r>
      <w:r w:rsidR="00FB3112">
        <w:rPr>
          <w:rFonts w:ascii="Verdana" w:hAnsi="Verdana"/>
        </w:rPr>
        <w:fldChar w:fldCharType="end"/>
      </w:r>
      <w:ins w:id="26" w:author="Brisson, Nicholas" w:date="2024-12-11T22:31:00Z">
        <w:r w:rsidR="00A046BF">
          <w:rPr>
            <w:rFonts w:ascii="Verdana" w:hAnsi="Verdana"/>
          </w:rPr>
          <w:t xml:space="preserve">, </w:t>
        </w:r>
      </w:ins>
      <w:commentRangeEnd w:id="22"/>
      <w:ins w:id="27" w:author="Brisson, Nicholas" w:date="2024-12-11T22:39:00Z">
        <w:r w:rsidR="00856384">
          <w:rPr>
            <w:rStyle w:val="CommentReference"/>
          </w:rPr>
          <w:commentReference w:id="22"/>
        </w:r>
      </w:ins>
      <w:ins w:id="28" w:author="Brisson, Nicholas" w:date="2024-12-11T22:38:00Z">
        <w:r w:rsidR="00856384">
          <w:rPr>
            <w:rFonts w:ascii="Verdana" w:hAnsi="Verdana"/>
          </w:rPr>
          <w:t xml:space="preserve">which may </w:t>
        </w:r>
      </w:ins>
      <w:ins w:id="29" w:author="Brisson, Nicholas" w:date="2024-12-11T22:44:00Z">
        <w:r w:rsidR="00856384">
          <w:rPr>
            <w:rFonts w:ascii="Verdana" w:hAnsi="Verdana"/>
          </w:rPr>
          <w:t>result from</w:t>
        </w:r>
      </w:ins>
      <w:ins w:id="30" w:author="Brisson, Nicholas" w:date="2024-12-11T22:31:00Z">
        <w:r w:rsidR="00A046BF">
          <w:rPr>
            <w:rFonts w:ascii="Verdana" w:hAnsi="Verdana"/>
          </w:rPr>
          <w:t xml:space="preserve"> </w:t>
        </w:r>
      </w:ins>
      <w:ins w:id="31" w:author="Brisson, Nicholas" w:date="2024-12-11T22:33:00Z">
        <w:r w:rsidR="00A046BF">
          <w:rPr>
            <w:rFonts w:ascii="Verdana" w:hAnsi="Verdana"/>
          </w:rPr>
          <w:t>j</w:t>
        </w:r>
      </w:ins>
      <w:ins w:id="32" w:author="Brisson, Nicholas" w:date="2024-12-11T22:32:00Z">
        <w:r w:rsidR="00A046BF">
          <w:rPr>
            <w:rFonts w:ascii="Verdana" w:hAnsi="Verdana"/>
          </w:rPr>
          <w:t xml:space="preserve">oint </w:t>
        </w:r>
      </w:ins>
      <w:ins w:id="33" w:author="Brisson, Nicholas" w:date="2024-12-11T22:33:00Z">
        <w:r w:rsidR="00A046BF">
          <w:rPr>
            <w:rFonts w:ascii="Verdana" w:hAnsi="Verdana"/>
          </w:rPr>
          <w:t>mal</w:t>
        </w:r>
      </w:ins>
      <w:ins w:id="34" w:author="Brisson, Nicholas" w:date="2024-12-11T22:32:00Z">
        <w:r w:rsidR="00A046BF">
          <w:rPr>
            <w:rFonts w:ascii="Verdana" w:hAnsi="Verdana"/>
          </w:rPr>
          <w:t xml:space="preserve">alignment, </w:t>
        </w:r>
      </w:ins>
      <w:ins w:id="35" w:author="Brisson, Nicholas" w:date="2024-12-11T22:31:00Z">
        <w:r w:rsidR="00A046BF">
          <w:rPr>
            <w:rFonts w:ascii="Verdana" w:hAnsi="Verdana"/>
          </w:rPr>
          <w:t>i</w:t>
        </w:r>
      </w:ins>
      <w:ins w:id="36" w:author="Brisson, Nicholas" w:date="2024-12-11T22:32:00Z">
        <w:r w:rsidR="00A046BF">
          <w:rPr>
            <w:rFonts w:ascii="Verdana" w:hAnsi="Verdana"/>
          </w:rPr>
          <w:t>ncreased joint laxity</w:t>
        </w:r>
      </w:ins>
      <w:ins w:id="37" w:author="Brisson, Nicholas" w:date="2024-12-11T22:43:00Z">
        <w:r w:rsidR="00856384">
          <w:rPr>
            <w:rFonts w:ascii="Verdana" w:hAnsi="Verdana"/>
          </w:rPr>
          <w:t xml:space="preserve"> and in</w:t>
        </w:r>
      </w:ins>
      <w:ins w:id="38" w:author="Brisson, Nicholas" w:date="2024-12-11T22:32:00Z">
        <w:r w:rsidR="00A046BF">
          <w:rPr>
            <w:rFonts w:ascii="Verdana" w:hAnsi="Verdana"/>
          </w:rPr>
          <w:t>stability</w:t>
        </w:r>
      </w:ins>
      <w:ins w:id="39" w:author="Brisson, Nicholas" w:date="2024-12-11T22:43:00Z">
        <w:r w:rsidR="00856384">
          <w:rPr>
            <w:rFonts w:ascii="Verdana" w:hAnsi="Verdana"/>
          </w:rPr>
          <w:t xml:space="preserve"> </w:t>
        </w:r>
        <w:r w:rsidR="00856384">
          <w:rPr>
            <w:rFonts w:ascii="Verdana" w:hAnsi="Verdana"/>
          </w:rPr>
          <w:fldChar w:fldCharType="begin"/>
        </w:r>
        <w:r w:rsidR="00856384">
          <w:rPr>
            <w:rFonts w:ascii="Verdana" w:hAnsi="Verdana"/>
          </w:rPr>
          <w:instrText xml:space="preserve"> ADDIN ZOTERO_ITEM CSL_CITATION {"citationID":"a989hTEI","properties":{"formattedCitation":"[7]","plainCitation":"[7]","noteIndex":0},"citationItems":[{"id":373,"uris":["http://zotero.org/users/13606484/items/KNQ4XDU5"],"itemData":{"id":373,"type":"article-journal","abstract":"Abstract\n            \n              Injuries to the anterior cruciate ligament frequently occur under combined mechanisms of loading. This\n              in vitro\n              study was designed to measure levels of ligament force under dual combinations of individual loading states and to determine which combinations generated high force. Resultant force was recorded as the knee was extended passively from 90° of flexion to 5° of hyperextension under constant tibial loadings. The individual loading states were 100 N of anterior tibial force, 10 Nm of varus and valgus moment, and 10 Nm of internal and external tibial torque. Straight anterior tibial force was the most direct loading, mechanism; the mean ligament force was approximately equal to applied anterior tibial force near 30° of flexion and to 150% of applied tibial force at full extension. The addition of internal tibial torque to a knee loaded by anterior tibial force produced dramatic increases of force at full extension and hyperextension. This loading combination produced the highest ligament forces recorded in the study and is the most dangerous in terms of potential injury to the ligament. In direct contrast, the addition of external tibial torque to a knee loaded by anterior tibial force decreased the force dramatically for flexed positions of the knee; at close to 90° of flexion, the anterior cruciate ligament became completely unloaded. The addition of varus moment to a knee loaded by anterior tibial force increased the force in extension and hyperextension, whereas the addition of valgus moment increased the force at flexed positions. These states of combined loading also could present an increased risk for injury. Internal tibial torque is an important loading mechanism of the anterior cruciate ligament for an extended knee. The overall risk of injury to the ligament from varus or valgus moment applied in combination with internal tibial torque is similar to the risk from internal tibial torque alone. External tibial torque was a relatively unimportant mechanism for generating anterior cruciate ligament force.","container-title":"Journal of Orthopaedic Research","DOI":"10.1002/jor.1100130618","ISSN":"0736-0266, 1554-527X","issue":"6","journalAbbreviation":"Journal Orthopaedic Research","language":"en","page":"930-935","source":"DOI.org (Crossref)","title":"Combined knee loading states that generate high anterior cruciate ligament forces","volume":"13","author":[{"family":"Markolf","given":"Keith L."},{"family":"Burchfield","given":"Daniel M."},{"family":"Shapiro","given":"Matthew M."},{"family":"Shepard","given":"Michael F."},{"family":"Finerman","given":"Gerald A. M."},{"family":"Slauterbeck","given":"James L."}],"issued":{"date-parts":[["1995",11]]}}}],"schema":"https://github.com/citation-style-language/schema/raw/master/csl-citation.json"} </w:instrText>
        </w:r>
        <w:r w:rsidR="00856384">
          <w:rPr>
            <w:rFonts w:ascii="Verdana" w:hAnsi="Verdana"/>
          </w:rPr>
          <w:fldChar w:fldCharType="separate"/>
        </w:r>
        <w:r w:rsidR="00856384" w:rsidRPr="00285EAC">
          <w:rPr>
            <w:rFonts w:ascii="Verdana" w:hAnsi="Verdana"/>
          </w:rPr>
          <w:t>[7]</w:t>
        </w:r>
        <w:r w:rsidR="00856384">
          <w:rPr>
            <w:rFonts w:ascii="Verdana" w:hAnsi="Verdana"/>
          </w:rPr>
          <w:fldChar w:fldCharType="end"/>
        </w:r>
        <w:r w:rsidR="00856384">
          <w:rPr>
            <w:rFonts w:ascii="Verdana" w:hAnsi="Verdana"/>
          </w:rPr>
          <w:t>,</w:t>
        </w:r>
      </w:ins>
      <w:ins w:id="40" w:author="Brisson, Nicholas" w:date="2024-12-11T22:32:00Z">
        <w:r w:rsidR="00A046BF">
          <w:rPr>
            <w:rFonts w:ascii="Verdana" w:hAnsi="Verdana"/>
          </w:rPr>
          <w:t xml:space="preserve"> and</w:t>
        </w:r>
      </w:ins>
      <w:ins w:id="41" w:author="Brisson, Nicholas" w:date="2024-12-11T22:33:00Z">
        <w:r w:rsidR="00A046BF">
          <w:rPr>
            <w:rFonts w:ascii="Verdana" w:hAnsi="Verdana"/>
          </w:rPr>
          <w:t xml:space="preserve"> congruency</w:t>
        </w:r>
      </w:ins>
      <w:ins w:id="42" w:author="Brisson, Nicholas" w:date="2024-12-11T22:34:00Z">
        <w:r w:rsidR="00A046BF">
          <w:rPr>
            <w:rFonts w:ascii="Verdana" w:hAnsi="Verdana"/>
          </w:rPr>
          <w:t xml:space="preserve"> of articulating surfaces</w:t>
        </w:r>
      </w:ins>
      <w:r w:rsidR="00747AC0">
        <w:rPr>
          <w:rFonts w:ascii="Verdana" w:hAnsi="Verdana"/>
        </w:rPr>
        <w:t>.</w:t>
      </w:r>
      <w:r w:rsidR="00D424DC">
        <w:rPr>
          <w:rFonts w:ascii="Verdana" w:hAnsi="Verdana"/>
        </w:rPr>
        <w:t xml:space="preserve"> </w:t>
      </w:r>
      <w:del w:id="43" w:author="Brisson, Nicholas" w:date="2024-12-11T22:34:00Z">
        <w:r w:rsidR="00D424DC" w:rsidRPr="00D424DC" w:rsidDel="00856384">
          <w:rPr>
            <w:rFonts w:ascii="Verdana" w:hAnsi="Verdana"/>
          </w:rPr>
          <w:delText>For instance, studies have shown that the kinematics of anterior cruciate ligament-deficient knees are altered under various conditions. During walking, ACL-deficient knees demonstrated changes in tibial rotation patterns</w:delText>
        </w:r>
      </w:del>
      <w:r w:rsidR="00FB3112">
        <w:rPr>
          <w:rFonts w:ascii="Verdana" w:hAnsi="Verdana"/>
        </w:rPr>
        <w:t xml:space="preserve"> </w:t>
      </w:r>
      <w:r w:rsidR="00FB3112">
        <w:rPr>
          <w:rFonts w:ascii="Verdana" w:hAnsi="Verdana"/>
        </w:rPr>
        <w:fldChar w:fldCharType="begin"/>
      </w:r>
      <w:r w:rsidR="00C12374">
        <w:rPr>
          <w:rFonts w:ascii="Verdana" w:hAnsi="Verdana"/>
        </w:rPr>
        <w:instrText xml:space="preserve"> ADDIN ZOTERO_ITEM CSL_CITATION {"citationID":"dmB3LTRH","properties":{"formattedCitation":"[5]","plainCitation":"[5]","noteIndex":0},"citationItems":[{"id":354,"uris":["http://zotero.org/users/13606484/items/UKP6CFJA"],"itemData":{"id":354,"type":"article-journal","abstract":"Background\n              It is possible that gait abnormalities may play a role in the pathogenesis of meniscal or chondral injury as well as osteoarthritis of the knee in patients with anterior cruciate ligament deficiency.\n            \n            \n              Hypothesis\n              The three-dimensional kinematics of anterior cruciate ligament-deficient knees are changed even during low-stress activities, such as walking, but can be restored by reconstruction.\n            \n            \n              Study Design\n              Case control study.\n            \n            \n              Methods\n              Using a three-dimensional optoelectronic gait analysis system, we examined 13 patients with anterior cruciate ligament-deficient knees, 21 patients with anterior cruciate ligament-reconstructed knees, and 10 control subjects with uninjured knees during walking.\n            \n            \n              Results\n              Normal patterns of knee flexion-extension, abduction-adduction, and internal-external rotation during the gait cycle were maintained by all subjects. A significant difference in tibial rotation angle during the initial swing phase was found in anterior cruciate ligament-deficient knees compared with reconstructed and control knees. The patients with anterior cruciate ligament-deficient knees rotated the tibia internally during the initial swing phase, whereas the others rotated externally.\n            \n            \n              Conclusions\n              Patients with anterior cruciate ligament-deficient knees experienced repeated episodes of rotational instability during walking, whereas patients with reconstruction experienced tibial rotation that is closer to normal.\n            \n            \n              Clinical Relevance\n              Repeated episodes of knee rotational instability may play a role in the development of pathologic knee conditions.","container-title":"The American Journal of Sports Medicine","DOI":"10.1177/03635465030310012401","ISSN":"0363-5465, 1552-3365","issue":"1","journalAbbreviation":"Am J Sports Med","language":"en","license":"http://journals.sagepub.com/page/policies/text-and-data-mining-license","page":"75-79","source":"DOI.org (Crossref)","title":"Three-Dimensional Tibiofemoral Kinematics of the Anterior Cruciate Ligament-Deficient and Reconstructed Knee during Walking","volume":"31","author":[{"family":"Georgoulis","given":"Anastasios D."},{"family":"Papadonikolakis","given":"Anastasios"},{"family":"Papageorgiou","given":"Christos D."},{"family":"Mitsou","given":"Argyris"},{"family":"Stergiou","given":"Nicholas"}],"issued":{"date-parts":[["2003",1]]}}}],"schema":"https://github.com/citation-style-language/schema/raw/master/csl-citation.json"} </w:instrText>
      </w:r>
      <w:r w:rsidR="00FB3112">
        <w:rPr>
          <w:rFonts w:ascii="Verdana" w:hAnsi="Verdana"/>
        </w:rPr>
        <w:fldChar w:fldCharType="separate"/>
      </w:r>
      <w:r w:rsidR="00285EAC" w:rsidRPr="00285EAC">
        <w:rPr>
          <w:rFonts w:ascii="Verdana" w:hAnsi="Verdana"/>
        </w:rPr>
        <w:t>[5]</w:t>
      </w:r>
      <w:r w:rsidR="00FB3112">
        <w:rPr>
          <w:rFonts w:ascii="Verdana" w:hAnsi="Verdana"/>
        </w:rPr>
        <w:fldChar w:fldCharType="end"/>
      </w:r>
      <w:r w:rsidR="00D424DC" w:rsidRPr="00D424DC">
        <w:rPr>
          <w:rFonts w:ascii="Verdana" w:hAnsi="Verdana"/>
        </w:rPr>
        <w:t xml:space="preserve">. </w:t>
      </w:r>
      <w:del w:id="44" w:author="Brisson, Nicholas" w:date="2024-12-11T22:34:00Z">
        <w:r w:rsidR="00D424DC" w:rsidRPr="00D424DC" w:rsidDel="00856384">
          <w:rPr>
            <w:rFonts w:ascii="Verdana" w:hAnsi="Verdana"/>
          </w:rPr>
          <w:delText>In a controlled knee extension exercise, these knees exhibited increased anterio</w:delText>
        </w:r>
      </w:del>
      <w:del w:id="45" w:author="Brisson, Nicholas" w:date="2024-12-11T22:35:00Z">
        <w:r w:rsidR="00D424DC" w:rsidRPr="00D424DC" w:rsidDel="00856384">
          <w:rPr>
            <w:rFonts w:ascii="Verdana" w:hAnsi="Verdana"/>
          </w:rPr>
          <w:delText>r tibial translation compared to healthy knees</w:delText>
        </w:r>
      </w:del>
      <w:r w:rsidR="00FB3112">
        <w:rPr>
          <w:rFonts w:ascii="Verdana" w:hAnsi="Verdana"/>
        </w:rPr>
        <w:t xml:space="preserve"> </w:t>
      </w:r>
      <w:r w:rsidR="00FB3112">
        <w:rPr>
          <w:rFonts w:ascii="Verdana" w:hAnsi="Verdana"/>
        </w:rPr>
        <w:fldChar w:fldCharType="begin"/>
      </w:r>
      <w:r w:rsidR="00C12374">
        <w:rPr>
          <w:rFonts w:ascii="Verdana" w:hAnsi="Verdana"/>
        </w:rPr>
        <w:instrText xml:space="preserve"> ADDIN ZOTERO_ITEM CSL_CITATION {"citationID":"IFUH5Wpt","properties":{"formattedCitation":"[6]","plainCitation":"[6]","noteIndex":0},"citationItems":[{"id":342,"uris":["http://zotero.org/users/13606484/items/EQCHRRUB"],"itemData":{"id":342,"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FB3112">
        <w:rPr>
          <w:rFonts w:ascii="Verdana" w:hAnsi="Verdana"/>
        </w:rPr>
        <w:fldChar w:fldCharType="separate"/>
      </w:r>
      <w:r w:rsidR="00285EAC" w:rsidRPr="00285EAC">
        <w:rPr>
          <w:rFonts w:ascii="Verdana" w:hAnsi="Verdana"/>
        </w:rPr>
        <w:t>[6]</w:t>
      </w:r>
      <w:r w:rsidR="00FB3112">
        <w:rPr>
          <w:rFonts w:ascii="Verdana" w:hAnsi="Verdana"/>
        </w:rPr>
        <w:fldChar w:fldCharType="end"/>
      </w:r>
      <w:r w:rsidR="00514353">
        <w:rPr>
          <w:rFonts w:ascii="Verdana" w:hAnsi="Verdana"/>
        </w:rPr>
        <w:t>.</w:t>
      </w:r>
      <w:r w:rsidR="00D74FC0">
        <w:rPr>
          <w:rFonts w:ascii="Verdana" w:hAnsi="Verdana"/>
        </w:rPr>
        <w:t xml:space="preserve"> </w:t>
      </w:r>
      <w:r w:rsidR="00514353">
        <w:rPr>
          <w:rFonts w:ascii="Verdana" w:hAnsi="Verdana"/>
        </w:rPr>
        <w:t xml:space="preserve"> </w:t>
      </w:r>
    </w:p>
    <w:p w14:paraId="274D99D2" w14:textId="1CD716D6" w:rsidR="00E331E2" w:rsidRDefault="00AD09F2" w:rsidP="00662A7A">
      <w:pPr>
        <w:spacing w:line="360" w:lineRule="auto"/>
        <w:jc w:val="both"/>
        <w:rPr>
          <w:rFonts w:ascii="Verdana" w:hAnsi="Verdana"/>
        </w:rPr>
      </w:pPr>
      <w:del w:id="46" w:author="Brisson, Nicholas" w:date="2024-12-11T22:43:00Z">
        <w:r w:rsidRPr="00AD09F2" w:rsidDel="00856384">
          <w:rPr>
            <w:rFonts w:ascii="Verdana" w:hAnsi="Verdana"/>
          </w:rPr>
          <w:delText xml:space="preserve">These alterations in knee </w:delText>
        </w:r>
        <w:r w:rsidR="005C2114" w:rsidDel="00856384">
          <w:rPr>
            <w:rFonts w:ascii="Verdana" w:hAnsi="Verdana"/>
          </w:rPr>
          <w:delText>motion</w:delText>
        </w:r>
        <w:r w:rsidRPr="00AD09F2" w:rsidDel="00856384">
          <w:rPr>
            <w:rFonts w:ascii="Verdana" w:hAnsi="Verdana"/>
          </w:rPr>
          <w:delText xml:space="preserve"> observed in ACL-deficient knees exemplify how ligament injuries can lead to increased joint laxity and instability</w:delText>
        </w:r>
        <w:r w:rsidR="003D7CE9" w:rsidDel="00856384">
          <w:rPr>
            <w:rFonts w:ascii="Verdana" w:hAnsi="Verdana"/>
          </w:rPr>
          <w:delText xml:space="preserve"> </w:delText>
        </w:r>
        <w:r w:rsidR="003D7CE9" w:rsidDel="00856384">
          <w:rPr>
            <w:rFonts w:ascii="Verdana" w:hAnsi="Verdana"/>
          </w:rPr>
          <w:fldChar w:fldCharType="begin"/>
        </w:r>
        <w:r w:rsidR="00C12374" w:rsidDel="00856384">
          <w:rPr>
            <w:rFonts w:ascii="Verdana" w:hAnsi="Verdana"/>
          </w:rPr>
          <w:delInstrText xml:space="preserve"> ADDIN ZOTERO_ITEM CSL_CITATION {"citationID":"a989hTEI","properties":{"formattedCitation":"[7]","plainCitation":"[7]","noteIndex":0},"citationItems":[{"id":373,"uris":["http://zotero.org/users/13606484/items/KNQ4XDU5"],"itemData":{"id":373,"type":"article-journal","abstract":"Abstract\n            \n              Injuries to the anterior cruciate ligament frequently occur under combined mechanisms of loading. This\n              in vitro\n              study was designed to measure levels of ligament force under dual combinations of individual loading states and to determine which combinations generated high force. Resultant force was recorded as the knee was extended passively from 90° of flexion to 5° of hyperextension under constant tibial loadings. The individual loading states were 100 N of anterior tibial force, 10 Nm of varus and valgus moment, and 10 Nm of internal and external tibial torque. Straight anterior tibial force was the most direct loading, mechanism; the mean ligament force was approximately equal to applied anterior tibial force near 30° of flexion and to 150% of applied tibial force at full extension. The addition of internal tibial torque to a knee loaded by anterior tibial force produced dramatic increases of force at full extension and hyperextension. This loading combination produced the highest ligament forces recorded in the study and is the most dangerous in terms of potential injury to the ligament. In direct contrast, the addition of external tibial torque to a knee loaded by anterior tibial force decreased the force dramatically for flexed positions of the knee; at close to 90° of flexion, the anterior cruciate ligament became completely unloaded. The addition of varus moment to a knee loaded by anterior tibial force increased the force in extension and hyperextension, whereas the addition of valgus moment increased the force at flexed positions. These states of combined loading also could present an increased risk for injury. Internal tibial torque is an important loading mechanism of the anterior cruciate ligament for an extended knee. The overall risk of injury to the ligament from varus or valgus moment applied in combination with internal tibial torque is similar to the risk from internal tibial torque alone. External tibial torque was a relatively unimportant mechanism for generating anterior cruciate ligament force.","container-title":"Journal of Orthopaedic Research","DOI":"10.1002/jor.1100130618","ISSN":"0736-0266, 1554-527X","issue":"6","journalAbbreviation":"Journal Orthopaedic Research","language":"en","page":"930-935","source":"DOI.org (Crossref)","title":"Combined knee loading states that generate high anterior cruciate ligament forces","volume":"13","author":[{"family":"Markolf","given":"Keith L."},{"family":"Burchfield","given":"Daniel M."},{"family":"Shapiro","given":"Matthew M."},{"family":"Shepard","given":"Michael F."},{"family":"Finerman","given":"Gerald A. M."},{"family":"Slauterbeck","given":"James L."}],"issued":{"date-parts":[["1995",11]]}}}],"schema":"https://github.com/citation-style-language/schema/raw/master/csl-citation.json"} </w:delInstrText>
        </w:r>
        <w:r w:rsidR="003D7CE9" w:rsidDel="00856384">
          <w:rPr>
            <w:rFonts w:ascii="Verdana" w:hAnsi="Verdana"/>
          </w:rPr>
          <w:fldChar w:fldCharType="separate"/>
        </w:r>
        <w:r w:rsidR="00285EAC" w:rsidRPr="00285EAC" w:rsidDel="00856384">
          <w:rPr>
            <w:rFonts w:ascii="Verdana" w:hAnsi="Verdana"/>
          </w:rPr>
          <w:delText>[7]</w:delText>
        </w:r>
        <w:r w:rsidR="003D7CE9" w:rsidDel="00856384">
          <w:rPr>
            <w:rFonts w:ascii="Verdana" w:hAnsi="Verdana"/>
          </w:rPr>
          <w:fldChar w:fldCharType="end"/>
        </w:r>
        <w:r w:rsidR="00D86A65" w:rsidDel="00856384">
          <w:rPr>
            <w:rFonts w:ascii="Verdana" w:hAnsi="Verdana"/>
          </w:rPr>
          <w:delText xml:space="preserve">.  </w:delText>
        </w:r>
      </w:del>
      <w:del w:id="47" w:author="Brisson, Nicholas" w:date="2024-12-11T22:44:00Z">
        <w:r w:rsidR="00D86A65" w:rsidRPr="00D86A65" w:rsidDel="00856384">
          <w:rPr>
            <w:rFonts w:ascii="Verdana" w:hAnsi="Verdana"/>
          </w:rPr>
          <w:delText>Such instability can result in higher tissue strains and abnormal loading patterns throughout the joint</w:delText>
        </w:r>
        <w:r w:rsidR="00D86A65" w:rsidDel="00856384">
          <w:rPr>
            <w:rFonts w:ascii="Verdana" w:hAnsi="Verdana"/>
          </w:rPr>
          <w:delText xml:space="preserve"> </w:delText>
        </w:r>
        <w:r w:rsidR="00D86A65" w:rsidDel="00856384">
          <w:rPr>
            <w:rFonts w:ascii="Verdana" w:hAnsi="Verdana"/>
          </w:rPr>
          <w:fldChar w:fldCharType="begin"/>
        </w:r>
        <w:r w:rsidR="00C12374" w:rsidDel="00856384">
          <w:rPr>
            <w:rFonts w:ascii="Verdana" w:hAnsi="Verdana"/>
          </w:rPr>
          <w:delInstrText xml:space="preserve"> ADDIN ZOTERO_ITEM CSL_CITATION {"citationID":"aTvgtUAw","properties":{"formattedCitation":"[8]","plainCitation":"[8]","noteIndex":0},"citationItems":[{"id":378,"uris":["http://zotero.org/users/13606484/items/33C9YFS3"],"itemData":{"id":378,"type":"article-journal","container-title":"Medicine &amp; Science in Sports &amp; Exercise","DOI":"10.1249/mss.0b013e31815cbb0e","ISSN":"0195-9131","issue":"2","language":"en","page":"215-222","source":"DOI.org (Crossref)","title":"Knee Kinematics, Cartilage Morphology, and Osteoarthritis after ACL Injury","volume":"40","author":[{"family":"Chaudhari","given":"Ajit M. W."},{"family":"Briant","given":"Paul L."},{"family":"Bevill","given":"Scott L."},{"family":"Koo","given":"Seungbum"},{"family":"Andriacchi","given":"Thomas P."}],"issued":{"date-parts":[["2008",2]]}}}],"schema":"https://github.com/citation-style-language/schema/raw/master/csl-citation.json"} </w:delInstrText>
        </w:r>
        <w:r w:rsidR="00D86A65" w:rsidDel="00856384">
          <w:rPr>
            <w:rFonts w:ascii="Verdana" w:hAnsi="Verdana"/>
          </w:rPr>
          <w:fldChar w:fldCharType="separate"/>
        </w:r>
        <w:r w:rsidR="00285EAC" w:rsidRPr="00285EAC" w:rsidDel="00856384">
          <w:rPr>
            <w:rFonts w:ascii="Verdana" w:hAnsi="Verdana"/>
          </w:rPr>
          <w:delText>[8]</w:delText>
        </w:r>
        <w:r w:rsidR="00D86A65" w:rsidDel="00856384">
          <w:rPr>
            <w:rFonts w:ascii="Verdana" w:hAnsi="Verdana"/>
          </w:rPr>
          <w:fldChar w:fldCharType="end"/>
        </w:r>
        <w:r w:rsidR="00D86A65" w:rsidDel="00856384">
          <w:rPr>
            <w:rFonts w:ascii="Verdana" w:hAnsi="Verdana"/>
          </w:rPr>
          <w:delText xml:space="preserve">. </w:delText>
        </w:r>
      </w:del>
      <w:r w:rsidR="00D86A65" w:rsidRPr="00D86A65">
        <w:rPr>
          <w:rFonts w:ascii="Verdana" w:hAnsi="Verdana"/>
        </w:rPr>
        <w:t xml:space="preserve">Over time, these biomechanical </w:t>
      </w:r>
      <w:del w:id="48" w:author="Brisson, Nicholas" w:date="2024-12-11T22:45:00Z">
        <w:r w:rsidR="00D86A65" w:rsidRPr="00D86A65" w:rsidDel="003547DB">
          <w:rPr>
            <w:rFonts w:ascii="Verdana" w:hAnsi="Verdana"/>
          </w:rPr>
          <w:delText xml:space="preserve">changes </w:delText>
        </w:r>
      </w:del>
      <w:ins w:id="49" w:author="Brisson, Nicholas" w:date="2024-12-11T22:45:00Z">
        <w:r w:rsidR="003547DB">
          <w:rPr>
            <w:rFonts w:ascii="Verdana" w:hAnsi="Verdana"/>
          </w:rPr>
          <w:t>alterations</w:t>
        </w:r>
        <w:r w:rsidR="003547DB" w:rsidRPr="00D86A65">
          <w:rPr>
            <w:rFonts w:ascii="Verdana" w:hAnsi="Verdana"/>
          </w:rPr>
          <w:t xml:space="preserve"> </w:t>
        </w:r>
      </w:ins>
      <w:r w:rsidR="00D86A65" w:rsidRPr="00D86A65">
        <w:rPr>
          <w:rFonts w:ascii="Verdana" w:hAnsi="Verdana"/>
        </w:rPr>
        <w:t xml:space="preserve">may </w:t>
      </w:r>
      <w:commentRangeStart w:id="50"/>
      <w:r w:rsidR="00D86A65" w:rsidRPr="00D86A65">
        <w:rPr>
          <w:rFonts w:ascii="Verdana" w:hAnsi="Verdana"/>
        </w:rPr>
        <w:t xml:space="preserve">contribute to </w:t>
      </w:r>
      <w:ins w:id="51" w:author="Brisson, Nicholas" w:date="2024-12-11T22:48:00Z">
        <w:r w:rsidR="003547DB">
          <w:rPr>
            <w:rFonts w:ascii="Verdana" w:hAnsi="Verdana"/>
          </w:rPr>
          <w:t>the</w:t>
        </w:r>
      </w:ins>
      <w:ins w:id="52" w:author="Brisson, Nicholas" w:date="2024-12-11T22:49:00Z">
        <w:r w:rsidR="003547DB">
          <w:rPr>
            <w:rFonts w:ascii="Verdana" w:hAnsi="Verdana"/>
          </w:rPr>
          <w:t xml:space="preserve"> development of symptoms and structural joint degradation… </w:t>
        </w:r>
      </w:ins>
      <w:r w:rsidR="00D86A65" w:rsidRPr="003547DB">
        <w:rPr>
          <w:rFonts w:ascii="Verdana" w:hAnsi="Verdana"/>
          <w:strike/>
          <w:rPrChange w:id="53" w:author="Brisson, Nicholas" w:date="2024-12-11T22:48:00Z">
            <w:rPr>
              <w:rFonts w:ascii="Verdana" w:hAnsi="Verdana"/>
            </w:rPr>
          </w:rPrChange>
        </w:rPr>
        <w:t>the development and progression of osteoarthritis</w:t>
      </w:r>
      <w:r w:rsidR="00747AC0" w:rsidRPr="003547DB">
        <w:rPr>
          <w:rFonts w:ascii="Verdana" w:hAnsi="Verdana"/>
          <w:strike/>
          <w:rPrChange w:id="54" w:author="Brisson, Nicholas" w:date="2024-12-11T22:48:00Z">
            <w:rPr>
              <w:rFonts w:ascii="Verdana" w:hAnsi="Verdana"/>
            </w:rPr>
          </w:rPrChange>
        </w:rPr>
        <w:t xml:space="preserve">, one of the most common joint disorders affecting a significant portion of the global population </w:t>
      </w:r>
      <w:r w:rsidR="00FB3112" w:rsidRPr="003547DB">
        <w:rPr>
          <w:rFonts w:ascii="Verdana" w:hAnsi="Verdana"/>
          <w:strike/>
          <w:rPrChange w:id="55" w:author="Brisson, Nicholas" w:date="2024-12-11T22:48:00Z">
            <w:rPr>
              <w:rFonts w:ascii="Verdana" w:hAnsi="Verdana"/>
            </w:rPr>
          </w:rPrChange>
        </w:rPr>
        <w:fldChar w:fldCharType="begin"/>
      </w:r>
      <w:r w:rsidR="00C12374" w:rsidRPr="003547DB">
        <w:rPr>
          <w:rFonts w:ascii="Verdana" w:hAnsi="Verdana"/>
          <w:strike/>
          <w:rPrChange w:id="56" w:author="Brisson, Nicholas" w:date="2024-12-11T22:48:00Z">
            <w:rPr>
              <w:rFonts w:ascii="Verdana" w:hAnsi="Verdana"/>
            </w:rPr>
          </w:rPrChange>
        </w:rPr>
        <w:instrText xml:space="preserve"> ADDIN ZOTERO_ITEM CSL_CITATION {"citationID":"8sKiETHB","properties":{"formattedCitation":"[9]","plainCitation":"[9]","noteIndex":0},"citationItems":[{"id":325,"uris":["http://zotero.org/users/13606484/items/44NUWRNI"],"itemData":{"id":325,"type":"article-journal","abstract":"PURPOSE OF REVIEW: This review examines recent in-vivo studies of ambulation and discusses the fundamental role of mechanics of ambulation in the initiation and progression of osteoarthritis at the knee.\nRECENT FINDINGS: Recent studies have supported earlier findings that a high adduction moment at the knee during ambulation was most frequently reported to influence the progression of medial compartment osteoarthritis. In contrast to previous findings in patients with osteoarthritis, recent work on healthy subjects reports that cartilage thickness increases with high ambulatory loads. Kinematic changes were associated with the initiation of osteoarthritis. Recent studies of subjects with high risk factors for knee osteoarthritis (obesity and anterior cruciate ligament injury) reported a relationship between kinematic changes during ambulation and the initiation of osteoarthritis at the knee. This review also contrasts the relative influence on osteoarthritis of knee mechanics measured during ambulatory and nonambulatory activities.\nSUMMARY: The initiation of osteoarthritis occurs when healthy cartilage experiences some condition (traumatic or chronic) that causes kinematic changes during ambulation at the knee to shift the load-bearing contact location of the joint to a region not conditioned to the new loading. The rate of progression of osteoarthritis is associated with increased load during ambulation.","container-title":"Current Opinion in Rheumatology","DOI":"10.1097/01.bor.0000240365.16842.4e","ISSN":"1040-8711","issue":"5","journalAbbreviation":"Curr Opin Rheumatol","language":"eng","note":"PMID: 16896293","page":"514-518","source":"PubMed","title":"The role of ambulatory mechanics in the initiation and progression of knee osteoarthritis","volume":"18","author":[{"family":"Andriacchi","given":"Thomas P."},{"family":"Mündermann","given":"Annegret"}],"issued":{"date-parts":[["2006",9]]}}}],"schema":"https://github.com/citation-style-language/schema/raw/master/csl-citation.json"} </w:instrText>
      </w:r>
      <w:r w:rsidR="00FB3112" w:rsidRPr="003547DB">
        <w:rPr>
          <w:rFonts w:ascii="Verdana" w:hAnsi="Verdana"/>
          <w:strike/>
          <w:rPrChange w:id="57" w:author="Brisson, Nicholas" w:date="2024-12-11T22:48:00Z">
            <w:rPr>
              <w:rFonts w:ascii="Verdana" w:hAnsi="Verdana"/>
            </w:rPr>
          </w:rPrChange>
        </w:rPr>
        <w:fldChar w:fldCharType="separate"/>
      </w:r>
      <w:r w:rsidR="00285EAC" w:rsidRPr="003547DB">
        <w:rPr>
          <w:rFonts w:ascii="Verdana" w:hAnsi="Verdana"/>
          <w:strike/>
          <w:rPrChange w:id="58" w:author="Brisson, Nicholas" w:date="2024-12-11T22:48:00Z">
            <w:rPr>
              <w:rFonts w:ascii="Verdana" w:hAnsi="Verdana"/>
            </w:rPr>
          </w:rPrChange>
        </w:rPr>
        <w:t>[9]</w:t>
      </w:r>
      <w:r w:rsidR="00FB3112" w:rsidRPr="003547DB">
        <w:rPr>
          <w:rFonts w:ascii="Verdana" w:hAnsi="Verdana"/>
          <w:strike/>
          <w:rPrChange w:id="59" w:author="Brisson, Nicholas" w:date="2024-12-11T22:48:00Z">
            <w:rPr>
              <w:rFonts w:ascii="Verdana" w:hAnsi="Verdana"/>
            </w:rPr>
          </w:rPrChange>
        </w:rPr>
        <w:fldChar w:fldCharType="end"/>
      </w:r>
      <w:r w:rsidR="00747AC0" w:rsidRPr="003547DB">
        <w:rPr>
          <w:rFonts w:ascii="Verdana" w:hAnsi="Verdana"/>
          <w:strike/>
          <w:rPrChange w:id="60" w:author="Brisson, Nicholas" w:date="2024-12-11T22:48:00Z">
            <w:rPr>
              <w:rFonts w:ascii="Verdana" w:hAnsi="Verdana"/>
            </w:rPr>
          </w:rPrChange>
        </w:rPr>
        <w:t>.</w:t>
      </w:r>
      <w:commentRangeEnd w:id="50"/>
      <w:r w:rsidR="003547DB" w:rsidRPr="003547DB">
        <w:rPr>
          <w:rStyle w:val="CommentReference"/>
          <w:strike/>
          <w:rPrChange w:id="61" w:author="Brisson, Nicholas" w:date="2024-12-11T22:48:00Z">
            <w:rPr>
              <w:rStyle w:val="CommentReference"/>
            </w:rPr>
          </w:rPrChange>
        </w:rPr>
        <w:commentReference w:id="50"/>
      </w:r>
      <w:r w:rsidR="00B768BA">
        <w:rPr>
          <w:rFonts w:ascii="Verdana" w:hAnsi="Verdana"/>
        </w:rPr>
        <w:t xml:space="preserve"> </w:t>
      </w:r>
      <w:r w:rsidR="00463FA5">
        <w:rPr>
          <w:rFonts w:ascii="Verdana" w:hAnsi="Verdana"/>
        </w:rPr>
        <w:t xml:space="preserve"> </w:t>
      </w:r>
    </w:p>
    <w:p w14:paraId="13B5CB5C" w14:textId="76F9EF14" w:rsidR="00A24B3E" w:rsidDel="002F12D9" w:rsidRDefault="00A24B3E" w:rsidP="00662A7A">
      <w:pPr>
        <w:spacing w:line="360" w:lineRule="auto"/>
        <w:jc w:val="both"/>
        <w:rPr>
          <w:del w:id="62" w:author="Brisson, Nicholas" w:date="2024-12-11T23:30:00Z"/>
          <w:rFonts w:ascii="Verdana" w:hAnsi="Verdana"/>
        </w:rPr>
      </w:pPr>
      <w:commentRangeStart w:id="63"/>
      <w:r w:rsidRPr="00A24B3E">
        <w:rPr>
          <w:rFonts w:ascii="Verdana" w:hAnsi="Verdana"/>
        </w:rPr>
        <w:t xml:space="preserve">Dynamic </w:t>
      </w:r>
      <w:commentRangeEnd w:id="63"/>
      <w:r w:rsidR="002E6036">
        <w:rPr>
          <w:rStyle w:val="CommentReference"/>
        </w:rPr>
        <w:commentReference w:id="63"/>
      </w:r>
      <w:r w:rsidRPr="00A24B3E">
        <w:rPr>
          <w:rFonts w:ascii="Verdana" w:hAnsi="Verdana"/>
        </w:rPr>
        <w:t xml:space="preserve">MRI has </w:t>
      </w:r>
      <w:r w:rsidR="006D58D1">
        <w:rPr>
          <w:rFonts w:ascii="Verdana" w:hAnsi="Verdana"/>
        </w:rPr>
        <w:t xml:space="preserve">emerged as a promising </w:t>
      </w:r>
      <w:r w:rsidRPr="00A24B3E">
        <w:rPr>
          <w:rFonts w:ascii="Verdana" w:hAnsi="Verdana"/>
        </w:rPr>
        <w:t>tool for</w:t>
      </w:r>
      <w:r w:rsidR="00182D07">
        <w:rPr>
          <w:rFonts w:ascii="Verdana" w:hAnsi="Verdana"/>
        </w:rPr>
        <w:t xml:space="preserve"> studying</w:t>
      </w:r>
      <w:r w:rsidRPr="00A24B3E">
        <w:rPr>
          <w:rFonts w:ascii="Verdana" w:hAnsi="Verdana"/>
        </w:rPr>
        <w:t xml:space="preserve"> in vivo</w:t>
      </w:r>
      <w:r w:rsidR="00182D07">
        <w:rPr>
          <w:rFonts w:ascii="Verdana" w:hAnsi="Verdana"/>
        </w:rPr>
        <w:t xml:space="preserve"> knee motion</w:t>
      </w:r>
      <w:ins w:id="64" w:author="Brisson, Nicholas" w:date="2024-12-11T23:04:00Z">
        <w:r w:rsidR="00B14E98">
          <w:rPr>
            <w:rFonts w:ascii="Verdana" w:hAnsi="Verdana"/>
          </w:rPr>
          <w:t xml:space="preserve">. </w:t>
        </w:r>
      </w:ins>
      <w:del w:id="65" w:author="Brisson, Nicholas" w:date="2024-12-11T23:04:00Z">
        <w:r w:rsidRPr="00A24B3E" w:rsidDel="00B14E98">
          <w:rPr>
            <w:rFonts w:ascii="Verdana" w:hAnsi="Verdana"/>
          </w:rPr>
          <w:delText xml:space="preserve">, </w:delText>
        </w:r>
        <w:commentRangeStart w:id="66"/>
        <w:r w:rsidRPr="00A24B3E" w:rsidDel="00B14E98">
          <w:rPr>
            <w:rFonts w:ascii="Verdana" w:hAnsi="Verdana"/>
          </w:rPr>
          <w:delText>offering insights into both normal and pathological knee function</w:delText>
        </w:r>
      </w:del>
      <w:commentRangeEnd w:id="66"/>
      <w:r w:rsidR="00B14E98">
        <w:rPr>
          <w:rStyle w:val="CommentReference"/>
        </w:rPr>
        <w:commentReference w:id="66"/>
      </w:r>
      <w:del w:id="67" w:author="Brisson, Nicholas" w:date="2024-12-11T23:04:00Z">
        <w:r w:rsidRPr="00A24B3E" w:rsidDel="00B14E98">
          <w:rPr>
            <w:rFonts w:ascii="Verdana" w:hAnsi="Verdana"/>
          </w:rPr>
          <w:delText xml:space="preserve">. </w:delText>
        </w:r>
      </w:del>
      <w:del w:id="68" w:author="Brisson, Nicholas" w:date="2024-12-11T22:51:00Z">
        <w:r w:rsidR="006D58D1" w:rsidRPr="006D58D1" w:rsidDel="003547DB">
          <w:rPr>
            <w:rFonts w:ascii="Verdana" w:hAnsi="Verdana"/>
          </w:rPr>
          <w:delText>While not yet widely adopted as a standard approach, s</w:delText>
        </w:r>
      </w:del>
      <w:ins w:id="69" w:author="Brisson, Nicholas" w:date="2024-12-11T22:51:00Z">
        <w:r w:rsidR="003547DB">
          <w:rPr>
            <w:rFonts w:ascii="Verdana" w:hAnsi="Verdana"/>
          </w:rPr>
          <w:t>S</w:t>
        </w:r>
      </w:ins>
      <w:r w:rsidR="006D58D1" w:rsidRPr="006D58D1">
        <w:rPr>
          <w:rFonts w:ascii="Verdana" w:hAnsi="Verdana"/>
        </w:rPr>
        <w:t xml:space="preserve">everal studies have demonstrated its utility </w:t>
      </w:r>
      <w:ins w:id="70" w:author="Brisson, Nicholas" w:date="2024-12-11T22:52:00Z">
        <w:r w:rsidR="003547DB">
          <w:rPr>
            <w:rFonts w:ascii="Verdana" w:hAnsi="Verdana"/>
          </w:rPr>
          <w:t xml:space="preserve">for </w:t>
        </w:r>
      </w:ins>
      <w:del w:id="71" w:author="Brisson, Nicholas" w:date="2024-12-11T22:52:00Z">
        <w:r w:rsidR="006D58D1" w:rsidRPr="006D58D1" w:rsidDel="003547DB">
          <w:rPr>
            <w:rFonts w:ascii="Verdana" w:hAnsi="Verdana"/>
          </w:rPr>
          <w:delText xml:space="preserve">in capturing </w:delText>
        </w:r>
      </w:del>
      <w:ins w:id="72" w:author="Brisson, Nicholas" w:date="2024-12-11T22:52:00Z">
        <w:r w:rsidR="003547DB">
          <w:rPr>
            <w:rFonts w:ascii="Verdana" w:hAnsi="Verdana"/>
          </w:rPr>
          <w:t xml:space="preserve">analyzing </w:t>
        </w:r>
      </w:ins>
      <w:r w:rsidR="006D58D1" w:rsidRPr="006D58D1">
        <w:rPr>
          <w:rFonts w:ascii="Verdana" w:hAnsi="Verdana"/>
        </w:rPr>
        <w:t xml:space="preserve">knee </w:t>
      </w:r>
      <w:r w:rsidR="00182D07">
        <w:rPr>
          <w:rFonts w:ascii="Verdana" w:hAnsi="Verdana"/>
        </w:rPr>
        <w:t>movement</w:t>
      </w:r>
      <w:ins w:id="73" w:author="Brisson, Nicholas" w:date="2024-12-11T22:52:00Z">
        <w:r w:rsidR="003547DB">
          <w:rPr>
            <w:rFonts w:ascii="Verdana" w:hAnsi="Verdana"/>
          </w:rPr>
          <w:t xml:space="preserve"> using </w:t>
        </w:r>
      </w:ins>
      <w:del w:id="74" w:author="Brisson, Nicholas" w:date="2024-12-11T22:52:00Z">
        <w:r w:rsidR="006D58D1" w:rsidRPr="006D58D1" w:rsidDel="003547DB">
          <w:rPr>
            <w:rFonts w:ascii="Verdana" w:hAnsi="Verdana"/>
          </w:rPr>
          <w:delText>.</w:delText>
        </w:r>
        <w:r w:rsidR="006D58D1" w:rsidDel="003547DB">
          <w:rPr>
            <w:rFonts w:ascii="Verdana" w:hAnsi="Verdana"/>
          </w:rPr>
          <w:delText xml:space="preserve"> These studies have employed</w:delText>
        </w:r>
        <w:r w:rsidRPr="00A24B3E" w:rsidDel="003547DB">
          <w:rPr>
            <w:rFonts w:ascii="Verdana" w:hAnsi="Verdana"/>
          </w:rPr>
          <w:delText xml:space="preserve"> various</w:delText>
        </w:r>
        <w:r w:rsidR="00346553" w:rsidDel="003547DB">
          <w:rPr>
            <w:rFonts w:ascii="Verdana" w:hAnsi="Verdana"/>
          </w:rPr>
          <w:delText xml:space="preserve"> </w:delText>
        </w:r>
      </w:del>
      <w:ins w:id="75" w:author="Brisson, Nicholas" w:date="2024-12-11T22:52:00Z">
        <w:r w:rsidR="003547DB">
          <w:rPr>
            <w:rFonts w:ascii="Verdana" w:hAnsi="Verdana"/>
          </w:rPr>
          <w:t xml:space="preserve">diverse </w:t>
        </w:r>
      </w:ins>
      <w:r w:rsidR="00346553">
        <w:rPr>
          <w:rFonts w:ascii="Verdana" w:hAnsi="Verdana"/>
        </w:rPr>
        <w:t>dynamic imaging</w:t>
      </w:r>
      <w:r w:rsidRPr="00A24B3E">
        <w:rPr>
          <w:rFonts w:ascii="Verdana" w:hAnsi="Verdana"/>
        </w:rPr>
        <w:t xml:space="preserve"> techniques, including real-time MRI </w:t>
      </w:r>
      <w:r w:rsidR="00FB3112">
        <w:rPr>
          <w:rFonts w:ascii="Verdana" w:hAnsi="Verdana"/>
        </w:rPr>
        <w:fldChar w:fldCharType="begin"/>
      </w:r>
      <w:r w:rsidR="00C12374">
        <w:rPr>
          <w:rFonts w:ascii="Verdana" w:hAnsi="Verdana"/>
        </w:rPr>
        <w:instrText xml:space="preserve"> ADDIN ZOTERO_ITEM CSL_CITATION {"citationID":"jxWikQVR","properties":{"formattedCitation":"[10,11]","plainCitation":"[10,11]","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FB3112">
        <w:rPr>
          <w:rFonts w:ascii="Verdana" w:hAnsi="Verdana"/>
        </w:rPr>
        <w:fldChar w:fldCharType="separate"/>
      </w:r>
      <w:r w:rsidR="00285EAC" w:rsidRPr="00285EAC">
        <w:rPr>
          <w:rFonts w:ascii="Verdana" w:hAnsi="Verdana"/>
        </w:rPr>
        <w:t>[10,11]</w:t>
      </w:r>
      <w:r w:rsidR="00FB3112">
        <w:rPr>
          <w:rFonts w:ascii="Verdana" w:hAnsi="Verdana"/>
        </w:rPr>
        <w:fldChar w:fldCharType="end"/>
      </w:r>
      <w:r w:rsidRPr="00A24B3E">
        <w:rPr>
          <w:rFonts w:ascii="Verdana" w:hAnsi="Verdana"/>
        </w:rPr>
        <w:t>, CINE MRI</w:t>
      </w:r>
      <w:r w:rsidR="00FB3112">
        <w:rPr>
          <w:rFonts w:ascii="Verdana" w:hAnsi="Verdana"/>
        </w:rPr>
        <w:t xml:space="preserve"> </w:t>
      </w:r>
      <w:r w:rsidR="00FB3112">
        <w:rPr>
          <w:rFonts w:ascii="Verdana" w:hAnsi="Verdana"/>
        </w:rPr>
        <w:fldChar w:fldCharType="begin"/>
      </w:r>
      <w:r w:rsidR="00C12374">
        <w:rPr>
          <w:rFonts w:ascii="Verdana" w:hAnsi="Verdana"/>
        </w:rPr>
        <w:instrText xml:space="preserve"> ADDIN ZOTERO_ITEM CSL_CITATION {"citationID":"p712ZOIX","properties":{"formattedCitation":"[12,13]","plainCitation":"[12,13]","noteIndex":0},"citationItems":[{"id":239,"uris":["http://zotero.org/users/13606484/items/IHEW8LPD"],"itemData":{"id":239,"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340,"uris":["http://zotero.org/users/13606484/items/B2T5L9UC"],"itemData":{"id":340,"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FB3112">
        <w:rPr>
          <w:rFonts w:ascii="Verdana" w:hAnsi="Verdana"/>
        </w:rPr>
        <w:fldChar w:fldCharType="separate"/>
      </w:r>
      <w:r w:rsidR="00285EAC" w:rsidRPr="00285EAC">
        <w:rPr>
          <w:rFonts w:ascii="Verdana" w:hAnsi="Verdana"/>
        </w:rPr>
        <w:t>[12,13]</w:t>
      </w:r>
      <w:r w:rsidR="00FB3112">
        <w:rPr>
          <w:rFonts w:ascii="Verdana" w:hAnsi="Verdana"/>
        </w:rPr>
        <w:fldChar w:fldCharType="end"/>
      </w:r>
      <w:r w:rsidRPr="00A24B3E">
        <w:rPr>
          <w:rFonts w:ascii="Verdana" w:hAnsi="Verdana"/>
        </w:rPr>
        <w:t>, and cine phase contrast MRI</w:t>
      </w:r>
      <w:r w:rsidR="00FB3112">
        <w:rPr>
          <w:rFonts w:ascii="Verdana" w:hAnsi="Verdana"/>
        </w:rPr>
        <w:t xml:space="preserve"> </w:t>
      </w:r>
      <w:r w:rsidR="00FB3112">
        <w:rPr>
          <w:rFonts w:ascii="Verdana" w:hAnsi="Verdana"/>
        </w:rPr>
        <w:fldChar w:fldCharType="begin"/>
      </w:r>
      <w:r w:rsidR="00C12374">
        <w:rPr>
          <w:rFonts w:ascii="Verdana" w:hAnsi="Verdana"/>
        </w:rPr>
        <w:instrText xml:space="preserve"> ADDIN ZOTERO_ITEM CSL_CITATION {"citationID":"qDHRPlJs","properties":{"formattedCitation":"[14,15]","plainCitation":"[14,15]","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C12374">
        <w:rPr>
          <w:rFonts w:ascii="Cambria Math" w:hAnsi="Cambria Math" w:cs="Cambria Math"/>
        </w:rPr>
        <w:instrText>∼</w:instrText>
      </w:r>
      <w:r w:rsidR="00C12374">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sidR="00FB3112">
        <w:rPr>
          <w:rFonts w:ascii="Verdana" w:hAnsi="Verdana"/>
        </w:rPr>
        <w:fldChar w:fldCharType="separate"/>
      </w:r>
      <w:r w:rsidR="00285EAC" w:rsidRPr="00285EAC">
        <w:rPr>
          <w:rFonts w:ascii="Verdana" w:hAnsi="Verdana"/>
        </w:rPr>
        <w:t>[14,15]</w:t>
      </w:r>
      <w:r w:rsidR="00FB3112">
        <w:rPr>
          <w:rFonts w:ascii="Verdana" w:hAnsi="Verdana"/>
        </w:rPr>
        <w:fldChar w:fldCharType="end"/>
      </w:r>
      <w:ins w:id="76" w:author="Brisson, Nicholas" w:date="2024-12-11T22:53:00Z">
        <w:r w:rsidR="003547DB">
          <w:rPr>
            <w:rFonts w:ascii="Verdana" w:hAnsi="Verdana"/>
          </w:rPr>
          <w:t xml:space="preserve">. </w:t>
        </w:r>
      </w:ins>
      <w:del w:id="77" w:author="Brisson, Nicholas" w:date="2024-12-11T22:53:00Z">
        <w:r w:rsidRPr="00A24B3E" w:rsidDel="003547DB">
          <w:rPr>
            <w:rFonts w:ascii="Verdana" w:hAnsi="Verdana"/>
          </w:rPr>
          <w:delText>,</w:delText>
        </w:r>
        <w:r w:rsidR="008446F6" w:rsidDel="003547DB">
          <w:rPr>
            <w:rFonts w:ascii="Verdana" w:hAnsi="Verdana"/>
          </w:rPr>
          <w:delText xml:space="preserve"> </w:delText>
        </w:r>
      </w:del>
      <w:del w:id="78" w:author="Brisson, Nicholas" w:date="2024-12-11T22:54:00Z">
        <w:r w:rsidR="008446F6" w:rsidDel="003547DB">
          <w:rPr>
            <w:rFonts w:ascii="Verdana" w:hAnsi="Verdana"/>
          </w:rPr>
          <w:delText xml:space="preserve">and </w:delText>
        </w:r>
        <w:r w:rsidR="008446F6" w:rsidRPr="008446F6" w:rsidDel="003547DB">
          <w:rPr>
            <w:rFonts w:ascii="Verdana" w:hAnsi="Verdana"/>
          </w:rPr>
          <w:delText>methods</w:delText>
        </w:r>
      </w:del>
      <w:ins w:id="79" w:author="Brisson, Nicholas" w:date="2024-12-11T22:54:00Z">
        <w:r w:rsidR="003547DB">
          <w:rPr>
            <w:rFonts w:ascii="Verdana" w:hAnsi="Verdana"/>
          </w:rPr>
          <w:t xml:space="preserve">These approaches </w:t>
        </w:r>
      </w:ins>
      <w:ins w:id="80" w:author="Brisson, Nicholas" w:date="2024-12-11T23:05:00Z">
        <w:r w:rsidR="00B3438B">
          <w:rPr>
            <w:rFonts w:ascii="Verdana" w:hAnsi="Verdana"/>
          </w:rPr>
          <w:t>sometimes</w:t>
        </w:r>
      </w:ins>
      <w:r w:rsidR="008446F6" w:rsidRPr="008446F6">
        <w:rPr>
          <w:rFonts w:ascii="Verdana" w:hAnsi="Verdana"/>
        </w:rPr>
        <w:t xml:space="preserve"> incorporat</w:t>
      </w:r>
      <w:ins w:id="81" w:author="Brisson, Nicholas" w:date="2024-12-11T22:54:00Z">
        <w:r w:rsidR="003547DB">
          <w:rPr>
            <w:rFonts w:ascii="Verdana" w:hAnsi="Verdana"/>
          </w:rPr>
          <w:t>e</w:t>
        </w:r>
      </w:ins>
      <w:del w:id="82" w:author="Brisson, Nicholas" w:date="2024-12-11T22:54:00Z">
        <w:r w:rsidR="008446F6" w:rsidRPr="008446F6" w:rsidDel="003547DB">
          <w:rPr>
            <w:rFonts w:ascii="Verdana" w:hAnsi="Verdana"/>
          </w:rPr>
          <w:delText>ing</w:delText>
        </w:r>
      </w:del>
      <w:r w:rsidR="008446F6" w:rsidRPr="008446F6">
        <w:rPr>
          <w:rFonts w:ascii="Verdana" w:hAnsi="Verdana"/>
        </w:rPr>
        <w:t xml:space="preserve"> specialized devices </w:t>
      </w:r>
      <w:del w:id="83" w:author="Brisson, Nicholas" w:date="2024-12-11T22:54:00Z">
        <w:r w:rsidR="008446F6" w:rsidRPr="008446F6" w:rsidDel="003547DB">
          <w:rPr>
            <w:rFonts w:ascii="Verdana" w:hAnsi="Verdana"/>
          </w:rPr>
          <w:delText xml:space="preserve">for </w:delText>
        </w:r>
      </w:del>
      <w:ins w:id="84" w:author="Brisson, Nicholas" w:date="2024-12-11T22:54:00Z">
        <w:r w:rsidR="003547DB">
          <w:rPr>
            <w:rFonts w:ascii="Verdana" w:hAnsi="Verdana"/>
          </w:rPr>
          <w:t>that enable</w:t>
        </w:r>
        <w:r w:rsidR="003547DB" w:rsidRPr="008446F6">
          <w:rPr>
            <w:rFonts w:ascii="Verdana" w:hAnsi="Verdana"/>
          </w:rPr>
          <w:t xml:space="preserve"> </w:t>
        </w:r>
      </w:ins>
      <w:r w:rsidR="008446F6" w:rsidRPr="008446F6">
        <w:rPr>
          <w:rFonts w:ascii="Verdana" w:hAnsi="Verdana"/>
        </w:rPr>
        <w:t xml:space="preserve">controlled </w:t>
      </w:r>
      <w:ins w:id="85" w:author="Brisson, Nicholas" w:date="2024-12-11T22:54:00Z">
        <w:r w:rsidR="003547DB">
          <w:rPr>
            <w:rFonts w:ascii="Verdana" w:hAnsi="Verdana"/>
          </w:rPr>
          <w:t xml:space="preserve">joint </w:t>
        </w:r>
      </w:ins>
      <w:r w:rsidR="008446F6" w:rsidRPr="008446F6">
        <w:rPr>
          <w:rFonts w:ascii="Verdana" w:hAnsi="Verdana"/>
        </w:rPr>
        <w:t xml:space="preserve">loading </w:t>
      </w:r>
      <w:ins w:id="86" w:author="Brisson, Nicholas" w:date="2024-12-11T22:54:00Z">
        <w:r w:rsidR="003547DB">
          <w:rPr>
            <w:rFonts w:ascii="Verdana" w:hAnsi="Verdana"/>
          </w:rPr>
          <w:t xml:space="preserve">motion and </w:t>
        </w:r>
      </w:ins>
      <w:r w:rsidR="008446F6" w:rsidRPr="008446F6">
        <w:rPr>
          <w:rFonts w:ascii="Verdana" w:hAnsi="Verdana"/>
        </w:rPr>
        <w:t>conditions</w:t>
      </w:r>
      <w:r w:rsidR="00FB3112">
        <w:rPr>
          <w:rFonts w:ascii="Verdana" w:hAnsi="Verdana"/>
        </w:rPr>
        <w:t xml:space="preserve"> </w:t>
      </w:r>
      <w:del w:id="87" w:author="Brisson, Nicholas" w:date="2024-12-11T22:53:00Z">
        <w:r w:rsidR="00962616" w:rsidDel="003547DB">
          <w:rPr>
            <w:rFonts w:ascii="Verdana" w:hAnsi="Verdana"/>
          </w:rPr>
          <w:delText xml:space="preserve"> </w:delText>
        </w:r>
      </w:del>
      <w:r w:rsidR="00962616">
        <w:rPr>
          <w:rFonts w:ascii="Verdana" w:hAnsi="Verdana"/>
        </w:rPr>
        <w:fldChar w:fldCharType="begin"/>
      </w:r>
      <w:r w:rsidR="00C12374">
        <w:rPr>
          <w:rFonts w:ascii="Verdana" w:hAnsi="Verdana"/>
        </w:rPr>
        <w:instrText xml:space="preserve"> ADDIN ZOTERO_ITEM CSL_CITATION {"citationID":"tMVHFeMv","properties":{"formattedCitation":"[16,17]","plainCitation":"[16,17]","noteIndex":0},"citationItems":[{"id":209,"uris":["http://zotero.org/users/13606484/items/J7EDB27W"],"itemData":{"id":209,"type":"article-journal","abstract":"Abstract\n            This study investigated the use of dynamic, volumetric MRI to measure 3D skeletal motion. Ten healthy subjects were positioned on a MR</w:instrText>
      </w:r>
      <w:r w:rsidR="00C12374">
        <w:rPr>
          <w:rFonts w:ascii="Cambria Math" w:hAnsi="Cambria Math" w:cs="Cambria Math"/>
        </w:rPr>
        <w:instrText>‐</w:instrText>
      </w:r>
      <w:r w:rsidR="00C12374">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C12374">
        <w:rPr>
          <w:rFonts w:ascii="Cambria Math" w:hAnsi="Cambria Math" w:cs="Cambria Math"/>
        </w:rPr>
        <w:instrText>‐</w:instrText>
      </w:r>
      <w:r w:rsidR="00C12374">
        <w:rPr>
          <w:rFonts w:ascii="Verdana" w:hAnsi="Verdana"/>
        </w:rPr>
        <w:instrText>echo sequence in conjunction with vastly under</w:instrText>
      </w:r>
      <w:r w:rsidR="00C12374">
        <w:rPr>
          <w:rFonts w:ascii="Cambria Math" w:hAnsi="Cambria Math" w:cs="Cambria Math"/>
        </w:rPr>
        <w:instrText>‐</w:instrText>
      </w:r>
      <w:r w:rsidR="00C12374">
        <w:rPr>
          <w:rFonts w:ascii="Verdana" w:hAnsi="Verdana"/>
        </w:rPr>
        <w:instrText>sampled isotropic projection reconstruction. Knee angle was simultaneously monitored and used retrospectively to sort images into 60 frames over the motion cycle. High</w:instrText>
      </w:r>
      <w:r w:rsidR="00C12374">
        <w:rPr>
          <w:rFonts w:ascii="Cambria Math" w:hAnsi="Cambria Math" w:cs="Cambria Math"/>
        </w:rPr>
        <w:instrText>‐</w:instrText>
      </w:r>
      <w:r w:rsidR="00C12374">
        <w:rPr>
          <w:rFonts w:ascii="Verdana" w:hAnsi="Verdana"/>
        </w:rPr>
        <w:instrText>resolution static knee images were acquired and segmented to create subject</w:instrText>
      </w:r>
      <w:r w:rsidR="00C12374">
        <w:rPr>
          <w:rFonts w:ascii="Cambria Math" w:hAnsi="Cambria Math" w:cs="Cambria Math"/>
        </w:rPr>
        <w:instrText>‐</w:instrText>
      </w:r>
      <w:r w:rsidR="00C12374">
        <w:rPr>
          <w:rFonts w:ascii="Verdana" w:hAnsi="Verdana"/>
        </w:rPr>
        <w:instrText>specific models of the femur and tibia. At each time frame, bone positions and orientations were determined by automatically registering the skeletal models to the dynamic images. Three</w:instrText>
      </w:r>
      <w:r w:rsidR="00C12374">
        <w:rPr>
          <w:rFonts w:ascii="Cambria Math" w:hAnsi="Cambria Math" w:cs="Cambria Math"/>
        </w:rPr>
        <w:instrText>‐</w:instrText>
      </w:r>
      <w:r w:rsidR="00C12374">
        <w:rPr>
          <w:rFonts w:ascii="Verdana" w:hAnsi="Verdana"/>
        </w:rPr>
        <w:instrText xml:space="preserve">dimensional tibiofemoral translations and rotations were consistent across healthy subjects. Internal tibia rotations of 7.8 </w:instrText>
      </w:r>
      <w:r w:rsidR="00C12374">
        <w:rPr>
          <w:rFonts w:ascii="Verdana" w:hAnsi="Verdana" w:cs="Verdana"/>
        </w:rPr>
        <w:instrText>±</w:instrText>
      </w:r>
      <w:r w:rsidR="00C12374">
        <w:rPr>
          <w:rFonts w:ascii="Verdana" w:hAnsi="Verdana"/>
        </w:rPr>
        <w:instrText xml:space="preserve"> 3.5</w:instrText>
      </w:r>
      <w:r w:rsidR="00C12374">
        <w:rPr>
          <w:rFonts w:ascii="Verdana" w:hAnsi="Verdana" w:cs="Verdana"/>
        </w:rPr>
        <w:instrText>°</w:instrText>
      </w:r>
      <w:r w:rsidR="00C12374">
        <w:rPr>
          <w:rFonts w:ascii="Verdana" w:hAnsi="Verdana"/>
        </w:rPr>
        <w:instrText xml:space="preserve"> were present with 35.8 </w:instrText>
      </w:r>
      <w:r w:rsidR="00C12374">
        <w:rPr>
          <w:rFonts w:ascii="Verdana" w:hAnsi="Verdana" w:cs="Verdana"/>
        </w:rPr>
        <w:instrText>±</w:instrText>
      </w:r>
      <w:r w:rsidR="00C12374">
        <w:rPr>
          <w:rFonts w:ascii="Verdana" w:hAnsi="Verdana"/>
        </w:rPr>
        <w:instrText xml:space="preserve"> 3.8</w:instrText>
      </w:r>
      <w:r w:rsidR="00C12374">
        <w:rPr>
          <w:rFonts w:ascii="Verdana" w:hAnsi="Verdana" w:cs="Verdana"/>
        </w:rPr>
        <w:instrText>°</w:instrText>
      </w:r>
      <w:r w:rsidR="00C12374">
        <w:rPr>
          <w:rFonts w:ascii="Verdana" w:hAnsi="Verdana"/>
        </w:rPr>
        <w:instrText xml:space="preserve"> of knee flexion, a pattern consistent with knee kinematic measures during walking. We conclude that vastly under</w:instrText>
      </w:r>
      <w:r w:rsidR="00C12374">
        <w:rPr>
          <w:rFonts w:ascii="Cambria Math" w:hAnsi="Cambria Math" w:cs="Cambria Math"/>
        </w:rPr>
        <w:instrText>‐</w:instrText>
      </w:r>
      <w:r w:rsidR="00C12374">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id":114,"uris":["http://zotero.org/users/13606484/items/BZ8MX7PI"],"itemData":{"id":114,"type":"article-journal","abstract":"Subtle changes in knee kinematics may substantially alter cartilage contact patterns and moment generating capacities of soft tissues. The objective of this study was to use dynamic magnetic resonance imaging (MRI) to measure the inﬂuence of the timing of quadriceps loading on in vivo tibiofemoral and patellofemoral kinematics. We tested the hypothesis that load-dependent changes in knee kinematics would alter both the ﬁnite helical axis of the tibiofemoral joint and the moment arm of the patellar tendon. Eight healthy young adults were positioned supine in a MRI-compatible device that could impose either elastic or inertial loads on the lower leg in response to cyclic knee ﬂexion–extension. The elastic loading condition induced concentric quadriceps contractions with knee extension, while an inertial loading condition induced eccentric quadriceps contractions with knee ﬂexion. Peak internal knee extension moments ranged from 23 to 33 N m, which is comparable to loadings seen in normal walking. We found that anterior tibia translation, superior patella glide, and anterior patella translation were reduced by an average of 5.1, 5.7 and 2.9 mm when quadriceps loading coincided with knee ﬂexion rather than knee extension. These kinematic variations induced a distal shift in the ﬁnite helical axis of the tibiofemoral joint and a reduction in the patellar tendon moment arm. We conclude that it may be important to consider such load-dependent changes in knee kinematics when using models to ascertain soft tissue and cartilage loading during functional tasks such as gait.","container-title":"Journal of Biomechanics","DOI":"10.1016/j.jbiomech.2013.05.027","ISSN":"00219290","issue":"12","journalAbbreviation":"Journal of Biomechanics","language":"en","page":"2045-2052","source":"DOI.org (Crossref)","title":"Load-dependent variations in knee kinematics measured with dynamic MRI","volume":"46","author":[{"family":"Westphal","given":"Christopher J."},{"family":"Schmitz","given":"Anne"},{"family":"Reeder","given":"Scott B."},{"family":"Thelen","given":"Darryl G."}],"issued":{"date-parts":[["2013",8]]}}}],"schema":"https://github.com/citation-style-language/schema/raw/master/csl-citation.json"} </w:instrText>
      </w:r>
      <w:r w:rsidR="00962616">
        <w:rPr>
          <w:rFonts w:ascii="Verdana" w:hAnsi="Verdana"/>
        </w:rPr>
        <w:fldChar w:fldCharType="separate"/>
      </w:r>
      <w:r w:rsidR="00285EAC" w:rsidRPr="00285EAC">
        <w:rPr>
          <w:rFonts w:ascii="Verdana" w:hAnsi="Verdana"/>
        </w:rPr>
        <w:t>[16,17]</w:t>
      </w:r>
      <w:r w:rsidR="00962616">
        <w:rPr>
          <w:rFonts w:ascii="Verdana" w:hAnsi="Verdana"/>
        </w:rPr>
        <w:fldChar w:fldCharType="end"/>
      </w:r>
      <w:ins w:id="88" w:author="Brisson, Nicholas" w:date="2024-12-11T22:55:00Z">
        <w:r w:rsidR="00536396">
          <w:rPr>
            <w:rFonts w:ascii="Verdana" w:hAnsi="Verdana"/>
          </w:rPr>
          <w:t>.</w:t>
        </w:r>
      </w:ins>
      <w:del w:id="89" w:author="Brisson, Nicholas" w:date="2024-12-11T22:55:00Z">
        <w:r w:rsidRPr="00A24B3E" w:rsidDel="003547DB">
          <w:rPr>
            <w:rFonts w:ascii="Verdana" w:hAnsi="Verdana"/>
          </w:rPr>
          <w:delText xml:space="preserve"> each offering unique capabilities for capturing </w:delText>
        </w:r>
        <w:r w:rsidR="00346553" w:rsidDel="003547DB">
          <w:rPr>
            <w:rFonts w:ascii="Verdana" w:hAnsi="Verdana"/>
          </w:rPr>
          <w:delText xml:space="preserve">in vivo </w:delText>
        </w:r>
        <w:r w:rsidRPr="00A24B3E" w:rsidDel="003547DB">
          <w:rPr>
            <w:rFonts w:ascii="Verdana" w:hAnsi="Verdana"/>
          </w:rPr>
          <w:delText>knee motion</w:delText>
        </w:r>
        <w:r w:rsidRPr="00A24B3E" w:rsidDel="00536396">
          <w:rPr>
            <w:rFonts w:ascii="Verdana" w:hAnsi="Verdana"/>
          </w:rPr>
          <w:delText xml:space="preserve">. </w:delText>
        </w:r>
      </w:del>
    </w:p>
    <w:p w14:paraId="46F2BBA1" w14:textId="3DA875D7" w:rsidR="00A747A8" w:rsidRPr="00A747A8" w:rsidRDefault="00A747A8" w:rsidP="00A747A8">
      <w:pPr>
        <w:spacing w:line="360" w:lineRule="auto"/>
        <w:jc w:val="both"/>
        <w:rPr>
          <w:rFonts w:ascii="Verdana" w:hAnsi="Verdana"/>
        </w:rPr>
      </w:pPr>
      <w:del w:id="90" w:author="Brisson, Nicholas" w:date="2024-12-11T22:56:00Z">
        <w:r w:rsidRPr="00A747A8" w:rsidDel="00EB077D">
          <w:rPr>
            <w:rFonts w:ascii="Verdana" w:hAnsi="Verdana"/>
          </w:rPr>
          <w:delText xml:space="preserve">In these dynamic MRI studies of knee </w:delText>
        </w:r>
        <w:r w:rsidR="000742DB" w:rsidDel="00EB077D">
          <w:rPr>
            <w:rFonts w:ascii="Verdana" w:hAnsi="Verdana"/>
          </w:rPr>
          <w:delText>motion</w:delText>
        </w:r>
        <w:r w:rsidRPr="00A747A8" w:rsidDel="00EB077D">
          <w:rPr>
            <w:rFonts w:ascii="Verdana" w:hAnsi="Verdana"/>
          </w:rPr>
          <w:delText>, researchers have employed v</w:delText>
        </w:r>
      </w:del>
      <w:ins w:id="91" w:author="Brisson, Nicholas" w:date="2024-12-11T22:56:00Z">
        <w:r w:rsidR="00EB077D">
          <w:rPr>
            <w:rFonts w:ascii="Verdana" w:hAnsi="Verdana"/>
          </w:rPr>
          <w:t xml:space="preserve">Previous dynamic MRI studies have used </w:t>
        </w:r>
      </w:ins>
      <w:ins w:id="92" w:author="Brisson, Nicholas" w:date="2024-12-11T22:57:00Z">
        <w:r w:rsidR="00EB077D">
          <w:rPr>
            <w:rFonts w:ascii="Verdana" w:hAnsi="Verdana"/>
          </w:rPr>
          <w:t>v</w:t>
        </w:r>
      </w:ins>
      <w:r w:rsidRPr="00A747A8">
        <w:rPr>
          <w:rFonts w:ascii="Verdana" w:hAnsi="Verdana"/>
        </w:rPr>
        <w:t xml:space="preserve">arious methods to extract </w:t>
      </w:r>
      <w:ins w:id="93" w:author="Brisson, Nicholas" w:date="2024-12-11T22:57:00Z">
        <w:r w:rsidR="00EB077D">
          <w:rPr>
            <w:rFonts w:ascii="Verdana" w:hAnsi="Verdana"/>
          </w:rPr>
          <w:t xml:space="preserve">knee </w:t>
        </w:r>
      </w:ins>
      <w:r w:rsidRPr="00A747A8">
        <w:rPr>
          <w:rFonts w:ascii="Verdana" w:hAnsi="Verdana"/>
        </w:rPr>
        <w:t>kinematic parameters. Some studies use</w:t>
      </w:r>
      <w:r w:rsidR="000742DB">
        <w:rPr>
          <w:rFonts w:ascii="Verdana" w:hAnsi="Verdana"/>
        </w:rPr>
        <w:t>d</w:t>
      </w:r>
      <w:r w:rsidRPr="00A747A8">
        <w:rPr>
          <w:rFonts w:ascii="Verdana" w:hAnsi="Verdana"/>
        </w:rPr>
        <w:t xml:space="preserve"> high-resolution static MRI scans to </w:t>
      </w:r>
      <w:r w:rsidRPr="00A747A8">
        <w:rPr>
          <w:rFonts w:ascii="Verdana" w:hAnsi="Verdana"/>
        </w:rPr>
        <w:lastRenderedPageBreak/>
        <w:t xml:space="preserve">create detailed </w:t>
      </w:r>
      <w:ins w:id="94" w:author="Brisson, Nicholas" w:date="2024-12-11T22:57:00Z">
        <w:r w:rsidR="00EB077D">
          <w:rPr>
            <w:rFonts w:ascii="Verdana" w:hAnsi="Verdana"/>
          </w:rPr>
          <w:t>three-dimensional (</w:t>
        </w:r>
      </w:ins>
      <w:r w:rsidRPr="00A747A8">
        <w:rPr>
          <w:rFonts w:ascii="Verdana" w:hAnsi="Verdana"/>
        </w:rPr>
        <w:t>3D</w:t>
      </w:r>
      <w:ins w:id="95" w:author="Brisson, Nicholas" w:date="2024-12-11T22:57:00Z">
        <w:r w:rsidR="00EB077D">
          <w:rPr>
            <w:rFonts w:ascii="Verdana" w:hAnsi="Verdana"/>
          </w:rPr>
          <w:t>)</w:t>
        </w:r>
      </w:ins>
      <w:r w:rsidRPr="00A747A8">
        <w:rPr>
          <w:rFonts w:ascii="Verdana" w:hAnsi="Verdana"/>
        </w:rPr>
        <w:t xml:space="preserve"> </w:t>
      </w:r>
      <w:ins w:id="96" w:author="Brisson, Nicholas" w:date="2024-12-11T22:58:00Z">
        <w:r w:rsidR="00EB077D">
          <w:rPr>
            <w:rFonts w:ascii="Verdana" w:hAnsi="Verdana"/>
          </w:rPr>
          <w:t xml:space="preserve">bone </w:t>
        </w:r>
      </w:ins>
      <w:r w:rsidRPr="00A747A8">
        <w:rPr>
          <w:rFonts w:ascii="Verdana" w:hAnsi="Verdana"/>
        </w:rPr>
        <w:t>models</w:t>
      </w:r>
      <w:del w:id="97" w:author="Brisson, Nicholas" w:date="2024-12-11T22:58:00Z">
        <w:r w:rsidRPr="00A747A8" w:rsidDel="00EB077D">
          <w:rPr>
            <w:rFonts w:ascii="Verdana" w:hAnsi="Verdana"/>
          </w:rPr>
          <w:delText xml:space="preserve"> of the bones</w:delText>
        </w:r>
      </w:del>
      <w:r w:rsidRPr="00A747A8">
        <w:rPr>
          <w:rFonts w:ascii="Verdana" w:hAnsi="Verdana"/>
        </w:rPr>
        <w:t xml:space="preserve">, which </w:t>
      </w:r>
      <w:r w:rsidR="000742DB">
        <w:rPr>
          <w:rFonts w:ascii="Verdana" w:hAnsi="Verdana"/>
        </w:rPr>
        <w:t>were</w:t>
      </w:r>
      <w:r w:rsidR="000742DB" w:rsidRPr="00A747A8">
        <w:rPr>
          <w:rFonts w:ascii="Verdana" w:hAnsi="Verdana"/>
        </w:rPr>
        <w:t xml:space="preserve"> </w:t>
      </w:r>
      <w:r w:rsidRPr="00A747A8">
        <w:rPr>
          <w:rFonts w:ascii="Verdana" w:hAnsi="Verdana"/>
        </w:rPr>
        <w:t xml:space="preserve">then registered to lower-resolution dynamic MRI </w:t>
      </w:r>
      <w:commentRangeStart w:id="98"/>
      <w:r w:rsidRPr="00A747A8">
        <w:rPr>
          <w:rFonts w:ascii="Verdana" w:hAnsi="Verdana"/>
        </w:rPr>
        <w:t>frames</w:t>
      </w:r>
      <w:r w:rsidR="00020062">
        <w:rPr>
          <w:rFonts w:ascii="Verdana" w:hAnsi="Verdana"/>
        </w:rPr>
        <w:t xml:space="preserve"> </w:t>
      </w:r>
      <w:ins w:id="99" w:author="Brisson, Nicholas" w:date="2024-12-11T23:06:00Z">
        <w:r w:rsidR="00263050">
          <w:rPr>
            <w:rFonts w:ascii="Verdana" w:hAnsi="Verdana"/>
          </w:rPr>
          <w:t xml:space="preserve">to… </w:t>
        </w:r>
        <w:commentRangeEnd w:id="98"/>
        <w:r w:rsidR="00263050">
          <w:rPr>
            <w:rStyle w:val="CommentReference"/>
          </w:rPr>
          <w:commentReference w:id="98"/>
        </w:r>
      </w:ins>
      <w:r w:rsidR="00020062">
        <w:rPr>
          <w:rFonts w:ascii="Verdana" w:hAnsi="Verdana"/>
        </w:rPr>
        <w:fldChar w:fldCharType="begin"/>
      </w:r>
      <w:r w:rsidR="00C12374">
        <w:rPr>
          <w:rFonts w:ascii="Verdana" w:hAnsi="Verdana"/>
        </w:rPr>
        <w:instrText xml:space="preserve"> ADDIN ZOTERO_ITEM CSL_CITATION {"citationID":"emYlb5HY","properties":{"formattedCitation":"[10,16]","plainCitation":"[10,16]","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209,"uris":["http://zotero.org/users/13606484/items/J7EDB27W"],"itemData":{"id":209,"type":"article-journal","abstract":"Abstract\n            This study investigated the use of dynamic, volumetric MRI to measure 3D skeletal motion. Ten healthy subjects were positioned on a MR</w:instrText>
      </w:r>
      <w:r w:rsidR="00C12374">
        <w:rPr>
          <w:rFonts w:ascii="Cambria Math" w:hAnsi="Cambria Math" w:cs="Cambria Math"/>
        </w:rPr>
        <w:instrText>‐</w:instrText>
      </w:r>
      <w:r w:rsidR="00C12374">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C12374">
        <w:rPr>
          <w:rFonts w:ascii="Cambria Math" w:hAnsi="Cambria Math" w:cs="Cambria Math"/>
        </w:rPr>
        <w:instrText>‐</w:instrText>
      </w:r>
      <w:r w:rsidR="00C12374">
        <w:rPr>
          <w:rFonts w:ascii="Verdana" w:hAnsi="Verdana"/>
        </w:rPr>
        <w:instrText>echo sequence in conjunction with vastly under</w:instrText>
      </w:r>
      <w:r w:rsidR="00C12374">
        <w:rPr>
          <w:rFonts w:ascii="Cambria Math" w:hAnsi="Cambria Math" w:cs="Cambria Math"/>
        </w:rPr>
        <w:instrText>‐</w:instrText>
      </w:r>
      <w:r w:rsidR="00C12374">
        <w:rPr>
          <w:rFonts w:ascii="Verdana" w:hAnsi="Verdana"/>
        </w:rPr>
        <w:instrText>sampled isotropic projection reconstruction. Knee angle was simultaneously monitored and used retrospectively to sort images into 60 frames over the motion cycle. High</w:instrText>
      </w:r>
      <w:r w:rsidR="00C12374">
        <w:rPr>
          <w:rFonts w:ascii="Cambria Math" w:hAnsi="Cambria Math" w:cs="Cambria Math"/>
        </w:rPr>
        <w:instrText>‐</w:instrText>
      </w:r>
      <w:r w:rsidR="00C12374">
        <w:rPr>
          <w:rFonts w:ascii="Verdana" w:hAnsi="Verdana"/>
        </w:rPr>
        <w:instrText>resolution static knee images were acquired and segmented to create subject</w:instrText>
      </w:r>
      <w:r w:rsidR="00C12374">
        <w:rPr>
          <w:rFonts w:ascii="Cambria Math" w:hAnsi="Cambria Math" w:cs="Cambria Math"/>
        </w:rPr>
        <w:instrText>‐</w:instrText>
      </w:r>
      <w:r w:rsidR="00C12374">
        <w:rPr>
          <w:rFonts w:ascii="Verdana" w:hAnsi="Verdana"/>
        </w:rPr>
        <w:instrText>specific models of the femur and tibia. At each time frame, bone positions and orientations were determined by automatically registering the skeletal models to the dynamic images. Three</w:instrText>
      </w:r>
      <w:r w:rsidR="00C12374">
        <w:rPr>
          <w:rFonts w:ascii="Cambria Math" w:hAnsi="Cambria Math" w:cs="Cambria Math"/>
        </w:rPr>
        <w:instrText>‐</w:instrText>
      </w:r>
      <w:r w:rsidR="00C12374">
        <w:rPr>
          <w:rFonts w:ascii="Verdana" w:hAnsi="Verdana"/>
        </w:rPr>
        <w:instrText xml:space="preserve">dimensional tibiofemoral translations and rotations were consistent across healthy subjects. Internal tibia rotations of 7.8 </w:instrText>
      </w:r>
      <w:r w:rsidR="00C12374">
        <w:rPr>
          <w:rFonts w:ascii="Verdana" w:hAnsi="Verdana" w:cs="Verdana"/>
        </w:rPr>
        <w:instrText>±</w:instrText>
      </w:r>
      <w:r w:rsidR="00C12374">
        <w:rPr>
          <w:rFonts w:ascii="Verdana" w:hAnsi="Verdana"/>
        </w:rPr>
        <w:instrText xml:space="preserve"> 3.5</w:instrText>
      </w:r>
      <w:r w:rsidR="00C12374">
        <w:rPr>
          <w:rFonts w:ascii="Verdana" w:hAnsi="Verdana" w:cs="Verdana"/>
        </w:rPr>
        <w:instrText>°</w:instrText>
      </w:r>
      <w:r w:rsidR="00C12374">
        <w:rPr>
          <w:rFonts w:ascii="Verdana" w:hAnsi="Verdana"/>
        </w:rPr>
        <w:instrText xml:space="preserve"> were present with 35.8 </w:instrText>
      </w:r>
      <w:r w:rsidR="00C12374">
        <w:rPr>
          <w:rFonts w:ascii="Verdana" w:hAnsi="Verdana" w:cs="Verdana"/>
        </w:rPr>
        <w:instrText>±</w:instrText>
      </w:r>
      <w:r w:rsidR="00C12374">
        <w:rPr>
          <w:rFonts w:ascii="Verdana" w:hAnsi="Verdana"/>
        </w:rPr>
        <w:instrText xml:space="preserve"> 3.8</w:instrText>
      </w:r>
      <w:r w:rsidR="00C12374">
        <w:rPr>
          <w:rFonts w:ascii="Verdana" w:hAnsi="Verdana" w:cs="Verdana"/>
        </w:rPr>
        <w:instrText>°</w:instrText>
      </w:r>
      <w:r w:rsidR="00C12374">
        <w:rPr>
          <w:rFonts w:ascii="Verdana" w:hAnsi="Verdana"/>
        </w:rPr>
        <w:instrText xml:space="preserve"> of knee flexion, a pattern consistent with knee kinematic measures during walking. We conclude that vastly under</w:instrText>
      </w:r>
      <w:r w:rsidR="00C12374">
        <w:rPr>
          <w:rFonts w:ascii="Cambria Math" w:hAnsi="Cambria Math" w:cs="Cambria Math"/>
        </w:rPr>
        <w:instrText>‐</w:instrText>
      </w:r>
      <w:r w:rsidR="00C12374">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020062">
        <w:rPr>
          <w:rFonts w:ascii="Verdana" w:hAnsi="Verdana"/>
        </w:rPr>
        <w:fldChar w:fldCharType="separate"/>
      </w:r>
      <w:r w:rsidR="00285EAC" w:rsidRPr="00285EAC">
        <w:rPr>
          <w:rFonts w:ascii="Verdana" w:hAnsi="Verdana"/>
        </w:rPr>
        <w:t>[10,16]</w:t>
      </w:r>
      <w:r w:rsidR="00020062">
        <w:rPr>
          <w:rFonts w:ascii="Verdana" w:hAnsi="Verdana"/>
        </w:rPr>
        <w:fldChar w:fldCharType="end"/>
      </w:r>
      <w:r w:rsidRPr="00A747A8">
        <w:rPr>
          <w:rFonts w:ascii="Verdana" w:hAnsi="Verdana"/>
        </w:rPr>
        <w:t xml:space="preserve">. </w:t>
      </w:r>
      <w:ins w:id="100" w:author="Brisson, Nicholas" w:date="2024-12-11T23:08:00Z">
        <w:r w:rsidR="00475E9A">
          <w:rPr>
            <w:rFonts w:ascii="Verdana" w:hAnsi="Verdana"/>
          </w:rPr>
          <w:t>Moreover, some studies</w:t>
        </w:r>
      </w:ins>
      <w:ins w:id="101" w:author="Brisson, Nicholas" w:date="2024-12-11T22:58:00Z">
        <w:r w:rsidR="00EB077D">
          <w:rPr>
            <w:rFonts w:ascii="Verdana" w:hAnsi="Verdana"/>
          </w:rPr>
          <w:t xml:space="preserve"> </w:t>
        </w:r>
      </w:ins>
      <w:del w:id="102" w:author="Brisson, Nicholas" w:date="2024-12-11T22:58:00Z">
        <w:r w:rsidR="004B3816" w:rsidRPr="004B3816" w:rsidDel="00EB077D">
          <w:rPr>
            <w:rFonts w:ascii="Verdana" w:hAnsi="Verdana"/>
          </w:rPr>
          <w:delText xml:space="preserve">Alternatively, some studies have </w:delText>
        </w:r>
      </w:del>
      <w:r w:rsidR="004B3816" w:rsidRPr="004B3816">
        <w:rPr>
          <w:rFonts w:ascii="Verdana" w:hAnsi="Verdana"/>
        </w:rPr>
        <w:t xml:space="preserve">employed landmark-based tracking methods, </w:t>
      </w:r>
      <w:ins w:id="103" w:author="Brisson, Nicholas" w:date="2024-12-11T22:58:00Z">
        <w:r w:rsidR="00EB077D">
          <w:rPr>
            <w:rFonts w:ascii="Verdana" w:hAnsi="Verdana"/>
          </w:rPr>
          <w:t xml:space="preserve">including </w:t>
        </w:r>
      </w:ins>
      <w:bookmarkStart w:id="104" w:name="_GoBack"/>
      <w:bookmarkEnd w:id="104"/>
      <w:del w:id="105" w:author="Brisson, Nicholas" w:date="2024-12-11T22:58:00Z">
        <w:r w:rsidR="004B3816" w:rsidRPr="004B3816" w:rsidDel="00EB077D">
          <w:rPr>
            <w:rFonts w:ascii="Verdana" w:hAnsi="Verdana"/>
          </w:rPr>
          <w:delText xml:space="preserve">such as using a </w:delText>
        </w:r>
      </w:del>
      <w:r w:rsidR="004B3816" w:rsidRPr="004B3816">
        <w:rPr>
          <w:rFonts w:ascii="Verdana" w:hAnsi="Verdana"/>
        </w:rPr>
        <w:t>semi-automatic tracking algorithm</w:t>
      </w:r>
      <w:ins w:id="106" w:author="Brisson, Nicholas" w:date="2024-12-11T22:59:00Z">
        <w:r w:rsidR="00EB077D">
          <w:rPr>
            <w:rFonts w:ascii="Verdana" w:hAnsi="Verdana"/>
          </w:rPr>
          <w:t>s</w:t>
        </w:r>
      </w:ins>
      <w:r w:rsidR="004B3816" w:rsidRPr="004B3816">
        <w:rPr>
          <w:rFonts w:ascii="Verdana" w:hAnsi="Verdana"/>
        </w:rPr>
        <w:t xml:space="preserve"> where bony landmarks are manually identified in the first dynamic frame and </w:t>
      </w:r>
      <w:del w:id="107" w:author="Brisson, Nicholas" w:date="2024-12-11T22:59:00Z">
        <w:r w:rsidR="004B3816" w:rsidRPr="004B3816" w:rsidDel="00EB077D">
          <w:rPr>
            <w:rFonts w:ascii="Verdana" w:hAnsi="Verdana"/>
          </w:rPr>
          <w:delText xml:space="preserve">then </w:delText>
        </w:r>
      </w:del>
      <w:r w:rsidR="004B3816" w:rsidRPr="004B3816">
        <w:rPr>
          <w:rFonts w:ascii="Verdana" w:hAnsi="Verdana"/>
        </w:rPr>
        <w:t xml:space="preserve">tracked </w:t>
      </w:r>
      <w:ins w:id="108" w:author="Brisson, Nicholas" w:date="2024-12-11T22:59:00Z">
        <w:r w:rsidR="00EB077D">
          <w:rPr>
            <w:rFonts w:ascii="Verdana" w:hAnsi="Verdana"/>
          </w:rPr>
          <w:t xml:space="preserve">through </w:t>
        </w:r>
      </w:ins>
      <w:del w:id="109" w:author="Brisson, Nicholas" w:date="2024-12-11T22:59:00Z">
        <w:r w:rsidR="004B3816" w:rsidRPr="004B3816" w:rsidDel="00EB077D">
          <w:rPr>
            <w:rFonts w:ascii="Verdana" w:hAnsi="Verdana"/>
          </w:rPr>
          <w:delText xml:space="preserve">across </w:delText>
        </w:r>
      </w:del>
      <w:r w:rsidR="004B3816" w:rsidRPr="004B3816">
        <w:rPr>
          <w:rFonts w:ascii="Verdana" w:hAnsi="Verdana"/>
        </w:rPr>
        <w:t xml:space="preserve">subsequent frames using normalized cross-correlation </w:t>
      </w:r>
      <w:r w:rsidR="004B3816">
        <w:rPr>
          <w:rFonts w:ascii="Verdana" w:hAnsi="Verdana"/>
        </w:rPr>
        <w:fldChar w:fldCharType="begin"/>
      </w:r>
      <w:r w:rsidR="00C12374">
        <w:rPr>
          <w:rFonts w:ascii="Verdana" w:hAnsi="Verdana"/>
        </w:rPr>
        <w:instrText xml:space="preserve"> ADDIN ZOTERO_ITEM CSL_CITATION {"citationID":"LWSEeqkf","properties":{"formattedCitation":"[11]","plainCitation":"[11]","noteIndex":0},"citationItems":[{"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4B3816">
        <w:rPr>
          <w:rFonts w:ascii="Verdana" w:hAnsi="Verdana"/>
        </w:rPr>
        <w:fldChar w:fldCharType="separate"/>
      </w:r>
      <w:r w:rsidR="00285EAC" w:rsidRPr="00285EAC">
        <w:rPr>
          <w:rFonts w:ascii="Verdana" w:hAnsi="Verdana"/>
        </w:rPr>
        <w:t>[11]</w:t>
      </w:r>
      <w:r w:rsidR="004B3816">
        <w:rPr>
          <w:rFonts w:ascii="Verdana" w:hAnsi="Verdana"/>
        </w:rPr>
        <w:fldChar w:fldCharType="end"/>
      </w:r>
      <w:ins w:id="110" w:author="Brisson, Nicholas" w:date="2024-12-11T23:08:00Z">
        <w:r w:rsidR="00475E9A">
          <w:rPr>
            <w:rFonts w:ascii="Verdana" w:hAnsi="Verdana"/>
          </w:rPr>
          <w:t xml:space="preserve">, while </w:t>
        </w:r>
      </w:ins>
      <w:del w:id="111" w:author="Brisson, Nicholas" w:date="2024-12-11T23:08:00Z">
        <w:r w:rsidR="00117673" w:rsidDel="00475E9A">
          <w:rPr>
            <w:rFonts w:ascii="Verdana" w:hAnsi="Verdana"/>
          </w:rPr>
          <w:delText>.</w:delText>
        </w:r>
        <w:r w:rsidR="00117673" w:rsidRPr="00117673" w:rsidDel="00475E9A">
          <w:delText xml:space="preserve"> </w:delText>
        </w:r>
        <w:r w:rsidR="00117673" w:rsidRPr="00117673" w:rsidDel="00475E9A">
          <w:rPr>
            <w:rFonts w:ascii="Verdana" w:hAnsi="Verdana"/>
          </w:rPr>
          <w:delText>O</w:delText>
        </w:r>
      </w:del>
      <w:ins w:id="112" w:author="Brisson, Nicholas" w:date="2024-12-11T23:08:00Z">
        <w:r w:rsidR="00475E9A">
          <w:rPr>
            <w:rFonts w:ascii="Verdana" w:hAnsi="Verdana"/>
          </w:rPr>
          <w:t>o</w:t>
        </w:r>
      </w:ins>
      <w:r w:rsidR="00117673" w:rsidRPr="00117673">
        <w:rPr>
          <w:rFonts w:ascii="Verdana" w:hAnsi="Verdana"/>
        </w:rPr>
        <w:t xml:space="preserve">thers </w:t>
      </w:r>
      <w:del w:id="113" w:author="Brisson, Nicholas" w:date="2024-12-11T23:08:00Z">
        <w:r w:rsidR="00117673" w:rsidRPr="00117673" w:rsidDel="00475E9A">
          <w:rPr>
            <w:rFonts w:ascii="Verdana" w:hAnsi="Verdana"/>
          </w:rPr>
          <w:delText xml:space="preserve">have </w:delText>
        </w:r>
      </w:del>
      <w:commentRangeStart w:id="114"/>
      <w:r w:rsidR="00117673" w:rsidRPr="00117673">
        <w:rPr>
          <w:rFonts w:ascii="Verdana" w:hAnsi="Verdana"/>
        </w:rPr>
        <w:t>used motion-triggered imaging to compare bone position measurements between static and dynamic conditions</w:t>
      </w:r>
      <w:r w:rsidR="00117673">
        <w:rPr>
          <w:rFonts w:ascii="Verdana" w:hAnsi="Verdana"/>
        </w:rPr>
        <w:t xml:space="preserve"> </w:t>
      </w:r>
      <w:commentRangeEnd w:id="114"/>
      <w:r w:rsidR="00475E9A">
        <w:rPr>
          <w:rStyle w:val="CommentReference"/>
        </w:rPr>
        <w:commentReference w:id="114"/>
      </w:r>
      <w:r w:rsidR="004B3816">
        <w:rPr>
          <w:rFonts w:ascii="Verdana" w:hAnsi="Verdana"/>
        </w:rPr>
        <w:fldChar w:fldCharType="begin"/>
      </w:r>
      <w:r w:rsidR="00C12374">
        <w:rPr>
          <w:rFonts w:ascii="Verdana" w:hAnsi="Verdana"/>
        </w:rPr>
        <w:instrText xml:space="preserve"> ADDIN ZOTERO_ITEM CSL_CITATION {"citationID":"XhgAKimN","properties":{"formattedCitation":"[13]","plainCitation":"[13]","noteIndex":0},"citationItems":[{"id":340,"uris":["http://zotero.org/users/13606484/items/B2T5L9UC"],"itemData":{"id":340,"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4B3816">
        <w:rPr>
          <w:rFonts w:ascii="Verdana" w:hAnsi="Verdana"/>
        </w:rPr>
        <w:fldChar w:fldCharType="separate"/>
      </w:r>
      <w:r w:rsidR="00285EAC" w:rsidRPr="00285EAC">
        <w:rPr>
          <w:rFonts w:ascii="Verdana" w:hAnsi="Verdana"/>
        </w:rPr>
        <w:t>[13]</w:t>
      </w:r>
      <w:r w:rsidR="004B3816">
        <w:rPr>
          <w:rFonts w:ascii="Verdana" w:hAnsi="Verdana"/>
        </w:rPr>
        <w:fldChar w:fldCharType="end"/>
      </w:r>
      <w:r w:rsidR="004B3816" w:rsidRPr="004B3816">
        <w:rPr>
          <w:rFonts w:ascii="Verdana" w:hAnsi="Verdana"/>
        </w:rPr>
        <w:t>.</w:t>
      </w:r>
    </w:p>
    <w:p w14:paraId="08A66BCB" w14:textId="1B823936" w:rsidR="00117673" w:rsidRDefault="00117673" w:rsidP="00194022">
      <w:pPr>
        <w:spacing w:line="360" w:lineRule="auto"/>
        <w:jc w:val="both"/>
        <w:rPr>
          <w:rFonts w:ascii="Verdana" w:hAnsi="Verdana"/>
        </w:rPr>
      </w:pPr>
      <w:commentRangeStart w:id="115"/>
      <w:r w:rsidRPr="00117673">
        <w:rPr>
          <w:rFonts w:ascii="Verdana" w:hAnsi="Verdana"/>
        </w:rPr>
        <w:t xml:space="preserve">In </w:t>
      </w:r>
      <w:commentRangeEnd w:id="115"/>
      <w:r w:rsidR="00A11C9B">
        <w:rPr>
          <w:rStyle w:val="CommentReference"/>
        </w:rPr>
        <w:commentReference w:id="115"/>
      </w:r>
      <w:r w:rsidRPr="00117673">
        <w:rPr>
          <w:rFonts w:ascii="Verdana" w:hAnsi="Verdana"/>
        </w:rPr>
        <w:t xml:space="preserve">this work, we present a semi-automated method for tracking </w:t>
      </w:r>
      <w:ins w:id="116" w:author="Brisson, Nicholas" w:date="2024-12-11T23:12:00Z">
        <w:r w:rsidR="001E4C45">
          <w:rPr>
            <w:rFonts w:ascii="Verdana" w:hAnsi="Verdana"/>
          </w:rPr>
          <w:t>two-dimensional (</w:t>
        </w:r>
        <w:proofErr w:type="spellStart"/>
        <w:r w:rsidR="001E4C45">
          <w:rPr>
            <w:rFonts w:ascii="Verdana" w:hAnsi="Verdana"/>
          </w:rPr>
          <w:t>2D</w:t>
        </w:r>
        <w:proofErr w:type="spellEnd"/>
        <w:r w:rsidR="001E4C45">
          <w:rPr>
            <w:rFonts w:ascii="Verdana" w:hAnsi="Verdana"/>
          </w:rPr>
          <w:t>)</w:t>
        </w:r>
      </w:ins>
      <w:ins w:id="117" w:author="Brisson, Nicholas" w:date="2024-12-11T23:34:00Z">
        <w:r w:rsidR="00A11C9B">
          <w:rPr>
            <w:rFonts w:ascii="Verdana" w:hAnsi="Verdana"/>
          </w:rPr>
          <w:t xml:space="preserve"> </w:t>
        </w:r>
      </w:ins>
      <w:r w:rsidRPr="00117673">
        <w:rPr>
          <w:rFonts w:ascii="Verdana" w:hAnsi="Verdana"/>
        </w:rPr>
        <w:t xml:space="preserve">bone motion </w:t>
      </w:r>
      <w:ins w:id="118" w:author="Brisson, Nicholas" w:date="2024-12-11T23:12:00Z">
        <w:r w:rsidR="001E4C45">
          <w:rPr>
            <w:rFonts w:ascii="Verdana" w:hAnsi="Verdana"/>
          </w:rPr>
          <w:t xml:space="preserve">acquired with </w:t>
        </w:r>
      </w:ins>
      <w:del w:id="119" w:author="Brisson, Nicholas" w:date="2024-12-11T23:10:00Z">
        <w:r w:rsidRPr="00117673" w:rsidDel="001E4C45">
          <w:rPr>
            <w:rFonts w:ascii="Verdana" w:hAnsi="Verdana"/>
          </w:rPr>
          <w:delText>in</w:delText>
        </w:r>
      </w:del>
      <w:del w:id="120" w:author="Brisson, Nicholas" w:date="2024-12-11T23:12:00Z">
        <w:r w:rsidRPr="00117673" w:rsidDel="001E4C45">
          <w:rPr>
            <w:rFonts w:ascii="Verdana" w:hAnsi="Verdana"/>
          </w:rPr>
          <w:delText xml:space="preserve"> 2D </w:delText>
        </w:r>
      </w:del>
      <w:proofErr w:type="spellStart"/>
      <w:ins w:id="121" w:author="Brisson, Nicholas" w:date="2024-12-11T23:12:00Z">
        <w:r w:rsidR="001E4C45">
          <w:rPr>
            <w:rFonts w:ascii="Verdana" w:hAnsi="Verdana"/>
          </w:rPr>
          <w:t>2D</w:t>
        </w:r>
        <w:proofErr w:type="spellEnd"/>
        <w:r w:rsidR="001E4C45">
          <w:rPr>
            <w:rFonts w:ascii="Verdana" w:hAnsi="Verdana"/>
          </w:rPr>
          <w:t xml:space="preserve"> </w:t>
        </w:r>
      </w:ins>
      <w:r w:rsidRPr="00117673">
        <w:rPr>
          <w:rFonts w:ascii="Verdana" w:hAnsi="Verdana"/>
        </w:rPr>
        <w:t xml:space="preserve">sagittal CINE MRI sequences </w:t>
      </w:r>
      <w:del w:id="122" w:author="Brisson, Nicholas" w:date="2024-12-11T23:12:00Z">
        <w:r w:rsidRPr="00117673" w:rsidDel="001E4C45">
          <w:rPr>
            <w:rFonts w:ascii="Verdana" w:hAnsi="Verdana"/>
          </w:rPr>
          <w:delText xml:space="preserve">acquired </w:delText>
        </w:r>
      </w:del>
      <w:r w:rsidRPr="00117673">
        <w:rPr>
          <w:rFonts w:ascii="Verdana" w:hAnsi="Verdana"/>
        </w:rPr>
        <w:t xml:space="preserve">during controlled knee flexion-extension using a custom MRI-compatible </w:t>
      </w:r>
      <w:ins w:id="123" w:author="Brisson, Nicholas" w:date="2024-12-11T23:14:00Z">
        <w:r w:rsidR="001E4C45">
          <w:rPr>
            <w:rFonts w:ascii="Verdana" w:hAnsi="Verdana"/>
          </w:rPr>
          <w:t xml:space="preserve">knee motion and </w:t>
        </w:r>
      </w:ins>
      <w:r w:rsidRPr="00117673">
        <w:rPr>
          <w:rFonts w:ascii="Verdana" w:hAnsi="Verdana"/>
        </w:rPr>
        <w:t xml:space="preserve">loading device. Our approach </w:t>
      </w:r>
      <w:ins w:id="124" w:author="Brisson, Nicholas" w:date="2024-12-11T23:15:00Z">
        <w:r w:rsidR="001E4C45">
          <w:rPr>
            <w:rFonts w:ascii="Verdana" w:hAnsi="Verdana"/>
          </w:rPr>
          <w:t xml:space="preserve">combines </w:t>
        </w:r>
      </w:ins>
      <w:del w:id="125" w:author="Brisson, Nicholas" w:date="2024-12-11T23:15:00Z">
        <w:r w:rsidRPr="00117673" w:rsidDel="001E4C45">
          <w:rPr>
            <w:rFonts w:ascii="Verdana" w:hAnsi="Verdana"/>
          </w:rPr>
          <w:delText xml:space="preserve">uses </w:delText>
        </w:r>
      </w:del>
      <w:r w:rsidRPr="00117673">
        <w:rPr>
          <w:rFonts w:ascii="Verdana" w:hAnsi="Verdana"/>
        </w:rPr>
        <w:t xml:space="preserve">edge detection </w:t>
      </w:r>
      <w:ins w:id="126" w:author="Brisson, Nicholas" w:date="2024-12-11T23:15:00Z">
        <w:r w:rsidR="001E4C45">
          <w:rPr>
            <w:rFonts w:ascii="Verdana" w:hAnsi="Verdana"/>
          </w:rPr>
          <w:t xml:space="preserve">with </w:t>
        </w:r>
      </w:ins>
      <w:del w:id="127" w:author="Brisson, Nicholas" w:date="2024-12-11T23:15:00Z">
        <w:r w:rsidRPr="00117673" w:rsidDel="001E4C45">
          <w:rPr>
            <w:rFonts w:ascii="Verdana" w:hAnsi="Verdana"/>
          </w:rPr>
          <w:delText xml:space="preserve">followed by </w:delText>
        </w:r>
      </w:del>
      <w:r w:rsidRPr="00117673">
        <w:rPr>
          <w:rFonts w:ascii="Verdana" w:hAnsi="Verdana"/>
        </w:rPr>
        <w:t xml:space="preserve">frame-to-frame transformation optimization to </w:t>
      </w:r>
      <w:del w:id="128" w:author="Brisson, Nicholas" w:date="2024-12-11T23:15:00Z">
        <w:r w:rsidRPr="00117673" w:rsidDel="001E4C45">
          <w:rPr>
            <w:rFonts w:ascii="Verdana" w:hAnsi="Verdana"/>
          </w:rPr>
          <w:delText xml:space="preserve">automatically </w:delText>
        </w:r>
      </w:del>
      <w:r w:rsidRPr="00117673">
        <w:rPr>
          <w:rFonts w:ascii="Verdana" w:hAnsi="Verdana"/>
        </w:rPr>
        <w:t xml:space="preserve">propagate initial bone segmentations </w:t>
      </w:r>
      <w:ins w:id="129" w:author="Brisson, Nicholas" w:date="2024-12-11T23:15:00Z">
        <w:r w:rsidR="001E4C45" w:rsidRPr="00117673">
          <w:rPr>
            <w:rFonts w:ascii="Verdana" w:hAnsi="Verdana"/>
          </w:rPr>
          <w:t xml:space="preserve">automatically </w:t>
        </w:r>
      </w:ins>
      <w:r w:rsidRPr="00117673">
        <w:rPr>
          <w:rFonts w:ascii="Verdana" w:hAnsi="Verdana"/>
        </w:rPr>
        <w:t xml:space="preserve">throughout the motion cycle. </w:t>
      </w:r>
      <w:r w:rsidR="00194022">
        <w:rPr>
          <w:rFonts w:ascii="Verdana" w:hAnsi="Verdana"/>
        </w:rPr>
        <w:t>Unlike methods requiring 3D bone models</w:t>
      </w:r>
      <w:r w:rsidRPr="00117673">
        <w:rPr>
          <w:rFonts w:ascii="Verdana" w:hAnsi="Verdana"/>
        </w:rPr>
        <w:t xml:space="preserve">, our technique operates directly on </w:t>
      </w:r>
      <w:r w:rsidR="009D435A" w:rsidRPr="00117673">
        <w:rPr>
          <w:rFonts w:ascii="Verdana" w:hAnsi="Verdana"/>
        </w:rPr>
        <w:t>dynamic</w:t>
      </w:r>
      <w:r w:rsidRPr="00117673">
        <w:rPr>
          <w:rFonts w:ascii="Verdana" w:hAnsi="Verdana"/>
        </w:rPr>
        <w:t xml:space="preserve"> frames without requiring additional static scans, </w:t>
      </w:r>
      <w:del w:id="130" w:author="Brisson, Nicholas" w:date="2024-12-11T23:16:00Z">
        <w:r w:rsidRPr="00117673" w:rsidDel="001E4C45">
          <w:rPr>
            <w:rFonts w:ascii="Verdana" w:hAnsi="Verdana"/>
          </w:rPr>
          <w:delText xml:space="preserve">potentially </w:delText>
        </w:r>
      </w:del>
      <w:r w:rsidRPr="00117673">
        <w:rPr>
          <w:rFonts w:ascii="Verdana" w:hAnsi="Verdana"/>
        </w:rPr>
        <w:t xml:space="preserve">streamlining the </w:t>
      </w:r>
      <w:del w:id="131" w:author="Brisson, Nicholas" w:date="2024-12-11T23:16:00Z">
        <w:r w:rsidRPr="00117673" w:rsidDel="001E4C45">
          <w:rPr>
            <w:rFonts w:ascii="Verdana" w:hAnsi="Verdana"/>
          </w:rPr>
          <w:delText xml:space="preserve">overall </w:delText>
        </w:r>
      </w:del>
      <w:r w:rsidRPr="00117673">
        <w:rPr>
          <w:rFonts w:ascii="Verdana" w:hAnsi="Verdana"/>
        </w:rPr>
        <w:t>analysis process.</w:t>
      </w:r>
      <w:r w:rsidR="009802A0">
        <w:rPr>
          <w:rFonts w:ascii="Verdana" w:hAnsi="Verdana"/>
        </w:rPr>
        <w:t xml:space="preserve"> </w:t>
      </w:r>
      <w:commentRangeStart w:id="132"/>
      <w:r w:rsidR="00B365EC" w:rsidRPr="00B365EC">
        <w:rPr>
          <w:rFonts w:ascii="Verdana" w:hAnsi="Verdana"/>
        </w:rPr>
        <w:t>The primary objective was to develop a bone tracking method that can reliably extract bone motion parameters directly from dynamic MRI sequences</w:t>
      </w:r>
      <w:r w:rsidR="00B365EC">
        <w:rPr>
          <w:rFonts w:ascii="Verdana" w:hAnsi="Verdana"/>
        </w:rPr>
        <w:t xml:space="preserve">. </w:t>
      </w:r>
      <w:r w:rsidRPr="00117673">
        <w:rPr>
          <w:rFonts w:ascii="Verdana" w:hAnsi="Verdana"/>
        </w:rPr>
        <w:t xml:space="preserve"> </w:t>
      </w:r>
      <w:commentRangeEnd w:id="132"/>
      <w:r w:rsidR="000E13DC">
        <w:rPr>
          <w:rStyle w:val="CommentReference"/>
        </w:rPr>
        <w:commentReference w:id="132"/>
      </w:r>
      <w:commentRangeStart w:id="133"/>
      <w:r w:rsidR="00B365EC" w:rsidRPr="00B365EC">
        <w:rPr>
          <w:rFonts w:ascii="Verdana" w:hAnsi="Verdana"/>
        </w:rPr>
        <w:t xml:space="preserve">To </w:t>
      </w:r>
      <w:commentRangeEnd w:id="133"/>
      <w:r w:rsidR="001E4C45">
        <w:rPr>
          <w:rStyle w:val="CommentReference"/>
        </w:rPr>
        <w:commentReference w:id="133"/>
      </w:r>
      <w:r w:rsidR="00B365EC" w:rsidRPr="00B365EC">
        <w:rPr>
          <w:rFonts w:ascii="Verdana" w:hAnsi="Verdana"/>
        </w:rPr>
        <w:t xml:space="preserve">validate our </w:t>
      </w:r>
      <w:del w:id="134" w:author="Brisson, Nicholas" w:date="2024-12-11T23:25:00Z">
        <w:r w:rsidR="00B365EC" w:rsidRPr="00B365EC" w:rsidDel="000E13DC">
          <w:rPr>
            <w:rFonts w:ascii="Verdana" w:hAnsi="Verdana"/>
          </w:rPr>
          <w:delText>approach</w:delText>
        </w:r>
      </w:del>
      <w:ins w:id="135" w:author="Brisson, Nicholas" w:date="2024-12-11T23:25:00Z">
        <w:r w:rsidR="000E13DC">
          <w:rPr>
            <w:rFonts w:ascii="Verdana" w:hAnsi="Verdana"/>
          </w:rPr>
          <w:t>method</w:t>
        </w:r>
      </w:ins>
      <w:r w:rsidR="00B365EC" w:rsidRPr="00B365EC">
        <w:rPr>
          <w:rFonts w:ascii="Verdana" w:hAnsi="Verdana"/>
        </w:rPr>
        <w:t xml:space="preserve">, we compared </w:t>
      </w:r>
      <w:commentRangeStart w:id="136"/>
      <w:r w:rsidR="00B365EC" w:rsidRPr="00B365EC">
        <w:rPr>
          <w:rFonts w:ascii="Verdana" w:hAnsi="Verdana"/>
        </w:rPr>
        <w:t>centroid-based distance measuremen</w:t>
      </w:r>
      <w:commentRangeEnd w:id="136"/>
      <w:r w:rsidR="000E13DC">
        <w:rPr>
          <w:rStyle w:val="CommentReference"/>
        </w:rPr>
        <w:commentReference w:id="136"/>
      </w:r>
      <w:r w:rsidR="00B365EC" w:rsidRPr="00B365EC">
        <w:rPr>
          <w:rFonts w:ascii="Verdana" w:hAnsi="Verdana"/>
        </w:rPr>
        <w:t xml:space="preserve">ts between </w:t>
      </w:r>
      <w:del w:id="137" w:author="Brisson, Nicholas" w:date="2024-12-11T23:28:00Z">
        <w:r w:rsidR="00B365EC" w:rsidRPr="00B365EC" w:rsidDel="007C490C">
          <w:rPr>
            <w:rFonts w:ascii="Verdana" w:hAnsi="Verdana"/>
          </w:rPr>
          <w:delText xml:space="preserve">manual and </w:delText>
        </w:r>
      </w:del>
      <w:r w:rsidR="00B365EC" w:rsidRPr="00B365EC">
        <w:rPr>
          <w:rFonts w:ascii="Verdana" w:hAnsi="Verdana"/>
        </w:rPr>
        <w:t xml:space="preserve">semi-automated </w:t>
      </w:r>
      <w:ins w:id="138" w:author="Brisson, Nicholas" w:date="2024-12-11T23:28:00Z">
        <w:r w:rsidR="007C490C">
          <w:rPr>
            <w:rFonts w:ascii="Verdana" w:hAnsi="Verdana"/>
          </w:rPr>
          <w:t xml:space="preserve">and manual </w:t>
        </w:r>
      </w:ins>
      <w:r w:rsidR="00B365EC" w:rsidRPr="00B365EC">
        <w:rPr>
          <w:rFonts w:ascii="Verdana" w:hAnsi="Verdana"/>
        </w:rPr>
        <w:t xml:space="preserve">segmentation across all frames </w:t>
      </w:r>
      <w:del w:id="139" w:author="Brisson, Nicholas" w:date="2024-12-11T23:27:00Z">
        <w:r w:rsidR="00B365EC" w:rsidRPr="00B365EC" w:rsidDel="007C490C">
          <w:rPr>
            <w:rFonts w:ascii="Verdana" w:hAnsi="Verdana"/>
          </w:rPr>
          <w:delText xml:space="preserve">throughout </w:delText>
        </w:r>
      </w:del>
      <w:ins w:id="140" w:author="Brisson, Nicholas" w:date="2024-12-11T23:27:00Z">
        <w:r w:rsidR="007C490C">
          <w:rPr>
            <w:rFonts w:ascii="Verdana" w:hAnsi="Verdana"/>
          </w:rPr>
          <w:t>of</w:t>
        </w:r>
        <w:r w:rsidR="007C490C" w:rsidRPr="00B365EC">
          <w:rPr>
            <w:rFonts w:ascii="Verdana" w:hAnsi="Verdana"/>
          </w:rPr>
          <w:t xml:space="preserve"> </w:t>
        </w:r>
      </w:ins>
      <w:r w:rsidR="00B365EC" w:rsidRPr="00B365EC">
        <w:rPr>
          <w:rFonts w:ascii="Verdana" w:hAnsi="Verdana"/>
        </w:rPr>
        <w:t>the motion cycle</w:t>
      </w:r>
      <w:ins w:id="141" w:author="Brisson, Nicholas" w:date="2024-12-11T23:29:00Z">
        <w:r w:rsidR="007C490C">
          <w:rPr>
            <w:rFonts w:ascii="Verdana" w:hAnsi="Verdana"/>
          </w:rPr>
          <w:t>.</w:t>
        </w:r>
      </w:ins>
      <w:del w:id="142" w:author="Brisson, Nicholas" w:date="2024-12-11T23:29:00Z">
        <w:r w:rsidR="00B365EC" w:rsidRPr="00B365EC" w:rsidDel="007C490C">
          <w:rPr>
            <w:rFonts w:ascii="Verdana" w:hAnsi="Verdana"/>
          </w:rPr>
          <w:delText xml:space="preserve">, </w:delText>
        </w:r>
        <w:commentRangeStart w:id="143"/>
        <w:r w:rsidR="00B365EC" w:rsidRPr="00B365EC" w:rsidDel="007C490C">
          <w:rPr>
            <w:rFonts w:ascii="Verdana" w:hAnsi="Verdana"/>
          </w:rPr>
          <w:delText xml:space="preserve">demonstrating that the developed semi-automated method achieves improved measurement precision </w:delText>
        </w:r>
      </w:del>
      <w:del w:id="144" w:author="Brisson, Nicholas" w:date="2024-12-11T23:28:00Z">
        <w:r w:rsidR="00B365EC" w:rsidRPr="00B365EC" w:rsidDel="007C490C">
          <w:rPr>
            <w:rFonts w:ascii="Verdana" w:hAnsi="Verdana"/>
          </w:rPr>
          <w:delText xml:space="preserve">while significantly </w:delText>
        </w:r>
      </w:del>
      <w:del w:id="145" w:author="Brisson, Nicholas" w:date="2024-12-11T23:29:00Z">
        <w:r w:rsidR="00B365EC" w:rsidRPr="00B365EC" w:rsidDel="007C490C">
          <w:rPr>
            <w:rFonts w:ascii="Verdana" w:hAnsi="Verdana"/>
          </w:rPr>
          <w:delText>reduc</w:delText>
        </w:r>
      </w:del>
      <w:del w:id="146" w:author="Brisson, Nicholas" w:date="2024-12-11T23:28:00Z">
        <w:r w:rsidR="00B365EC" w:rsidRPr="00B365EC" w:rsidDel="007C490C">
          <w:rPr>
            <w:rFonts w:ascii="Verdana" w:hAnsi="Verdana"/>
          </w:rPr>
          <w:delText>i</w:delText>
        </w:r>
      </w:del>
      <w:del w:id="147" w:author="Brisson, Nicholas" w:date="2024-12-11T23:29:00Z">
        <w:r w:rsidR="00B365EC" w:rsidRPr="00B365EC" w:rsidDel="007C490C">
          <w:rPr>
            <w:rFonts w:ascii="Verdana" w:hAnsi="Verdana"/>
          </w:rPr>
          <w:delText>ng processing time compared to manual approaches</w:delText>
        </w:r>
      </w:del>
      <w:commentRangeEnd w:id="143"/>
      <w:r w:rsidR="007C490C">
        <w:rPr>
          <w:rStyle w:val="CommentReference"/>
        </w:rPr>
        <w:commentReference w:id="143"/>
      </w:r>
    </w:p>
    <w:p w14:paraId="031B08CC" w14:textId="5C6ACF7A" w:rsidR="00662A91" w:rsidRDefault="00662A91" w:rsidP="00727147">
      <w:pPr>
        <w:spacing w:line="360" w:lineRule="auto"/>
        <w:rPr>
          <w:rFonts w:ascii="Verdana" w:hAnsi="Verdana"/>
          <w:u w:val="single"/>
        </w:rPr>
      </w:pPr>
      <w:r>
        <w:rPr>
          <w:rFonts w:ascii="Verdana" w:hAnsi="Verdana"/>
          <w:u w:val="single"/>
        </w:rPr>
        <w:t>2. Material and Methods</w:t>
      </w:r>
    </w:p>
    <w:p w14:paraId="4AE89D5E" w14:textId="48DA0A13" w:rsidR="00E328D8" w:rsidRDefault="003E1409" w:rsidP="00727147">
      <w:pPr>
        <w:spacing w:line="360" w:lineRule="auto"/>
        <w:rPr>
          <w:rFonts w:ascii="Verdana" w:hAnsi="Verdana"/>
          <w:u w:val="single"/>
        </w:rPr>
      </w:pPr>
      <w:r w:rsidRPr="5FE521F8">
        <w:rPr>
          <w:rFonts w:ascii="Verdana" w:hAnsi="Verdana"/>
          <w:u w:val="single"/>
        </w:rPr>
        <w:t>2.</w:t>
      </w:r>
      <w:r w:rsidR="447A5B3E" w:rsidRPr="5FE521F8">
        <w:rPr>
          <w:rFonts w:ascii="Verdana" w:hAnsi="Verdana"/>
          <w:u w:val="single"/>
        </w:rPr>
        <w:t>1</w:t>
      </w:r>
      <w:r w:rsidRPr="5FE521F8">
        <w:rPr>
          <w:rFonts w:ascii="Verdana" w:hAnsi="Verdana"/>
          <w:u w:val="single"/>
        </w:rPr>
        <w:t xml:space="preserve"> </w:t>
      </w:r>
      <w:r w:rsidR="53ADC6AB" w:rsidRPr="5FE521F8">
        <w:rPr>
          <w:rFonts w:ascii="Verdana" w:hAnsi="Verdana"/>
          <w:u w:val="single"/>
        </w:rPr>
        <w:t xml:space="preserve">Image </w:t>
      </w:r>
      <w:r w:rsidR="0047266F">
        <w:rPr>
          <w:rFonts w:ascii="Verdana" w:hAnsi="Verdana"/>
          <w:u w:val="single"/>
        </w:rPr>
        <w:t>A</w:t>
      </w:r>
      <w:r w:rsidR="53ADC6AB" w:rsidRPr="5FE521F8">
        <w:rPr>
          <w:rFonts w:ascii="Verdana" w:hAnsi="Verdana"/>
          <w:u w:val="single"/>
        </w:rPr>
        <w:t xml:space="preserve">cquisition and </w:t>
      </w:r>
      <w:r w:rsidR="0047266F">
        <w:rPr>
          <w:rFonts w:ascii="Verdana" w:hAnsi="Verdana"/>
          <w:u w:val="single"/>
        </w:rPr>
        <w:t>R</w:t>
      </w:r>
      <w:r w:rsidR="53ADC6AB" w:rsidRPr="5FE521F8">
        <w:rPr>
          <w:rFonts w:ascii="Verdana" w:hAnsi="Verdana"/>
          <w:u w:val="single"/>
        </w:rPr>
        <w:t>econstruction</w:t>
      </w:r>
    </w:p>
    <w:p w14:paraId="5C4A94D4" w14:textId="501DB017" w:rsidR="005702C6" w:rsidRDefault="007C6C76" w:rsidP="00662A7A">
      <w:pPr>
        <w:spacing w:line="360" w:lineRule="auto"/>
        <w:jc w:val="both"/>
        <w:rPr>
          <w:rFonts w:ascii="Verdana" w:hAnsi="Verdana"/>
        </w:rPr>
      </w:pPr>
      <w:r w:rsidRPr="007C6C76">
        <w:rPr>
          <w:rFonts w:ascii="Verdana" w:hAnsi="Verdana"/>
        </w:rPr>
        <w:t>Five healthy volunteers (</w:t>
      </w:r>
      <w:r w:rsidR="00ED6D8F">
        <w:rPr>
          <w:rFonts w:ascii="Verdana" w:hAnsi="Verdana"/>
        </w:rPr>
        <w:t xml:space="preserve">three males and two females, </w:t>
      </w:r>
      <w:del w:id="148" w:author="Brisson, Nicholas" w:date="2024-12-11T18:53:00Z">
        <w:r w:rsidRPr="007C6C76" w:rsidDel="001511D6">
          <w:rPr>
            <w:rFonts w:ascii="Verdana" w:hAnsi="Verdana"/>
          </w:rPr>
          <w:delText xml:space="preserve">age </w:delText>
        </w:r>
      </w:del>
      <w:r w:rsidRPr="007C6C76">
        <w:rPr>
          <w:rFonts w:ascii="Verdana" w:hAnsi="Verdana"/>
        </w:rPr>
        <w:t>2</w:t>
      </w:r>
      <w:r w:rsidR="00495849">
        <w:rPr>
          <w:rFonts w:ascii="Verdana" w:hAnsi="Verdana"/>
        </w:rPr>
        <w:t>4</w:t>
      </w:r>
      <w:r w:rsidRPr="007C6C76">
        <w:rPr>
          <w:rFonts w:ascii="Verdana" w:hAnsi="Verdana"/>
        </w:rPr>
        <w:t>-39</w:t>
      </w:r>
      <w:r w:rsidR="0047266F">
        <w:rPr>
          <w:rFonts w:ascii="Verdana" w:hAnsi="Verdana"/>
        </w:rPr>
        <w:t xml:space="preserve"> years</w:t>
      </w:r>
      <w:ins w:id="149" w:author="Brisson, Nicholas" w:date="2024-12-11T18:53:00Z">
        <w:r w:rsidR="001511D6">
          <w:rPr>
            <w:rFonts w:ascii="Verdana" w:hAnsi="Verdana"/>
          </w:rPr>
          <w:t xml:space="preserve"> old</w:t>
        </w:r>
      </w:ins>
      <w:r w:rsidR="00495849">
        <w:rPr>
          <w:rFonts w:ascii="Verdana" w:hAnsi="Verdana"/>
        </w:rPr>
        <w:t xml:space="preserve">, </w:t>
      </w:r>
      <w:r w:rsidR="00E31065">
        <w:rPr>
          <w:rFonts w:ascii="Verdana" w:hAnsi="Verdana"/>
        </w:rPr>
        <w:t xml:space="preserve">body </w:t>
      </w:r>
      <w:r w:rsidR="0047266F">
        <w:rPr>
          <w:rFonts w:ascii="Verdana" w:hAnsi="Verdana"/>
        </w:rPr>
        <w:t>mass</w:t>
      </w:r>
      <w:r w:rsidR="00495849">
        <w:rPr>
          <w:rFonts w:ascii="Verdana" w:hAnsi="Verdana"/>
        </w:rPr>
        <w:t xml:space="preserve"> 55-90 kg</w:t>
      </w:r>
      <w:r w:rsidRPr="007C6C76">
        <w:rPr>
          <w:rFonts w:ascii="Verdana" w:hAnsi="Verdana"/>
        </w:rPr>
        <w:t xml:space="preserve">) participated in this study. Dynamic MRI scans were </w:t>
      </w:r>
      <w:r w:rsidR="0047266F">
        <w:rPr>
          <w:rFonts w:ascii="Verdana" w:hAnsi="Verdana"/>
        </w:rPr>
        <w:t>acquired for</w:t>
      </w:r>
      <w:r w:rsidRPr="007C6C76">
        <w:rPr>
          <w:rFonts w:ascii="Verdana" w:hAnsi="Verdana"/>
        </w:rPr>
        <w:t xml:space="preserve"> the left leg of each participant using a 3</w:t>
      </w:r>
      <w:r w:rsidR="00E31065">
        <w:rPr>
          <w:rFonts w:ascii="Verdana" w:hAnsi="Verdana"/>
        </w:rPr>
        <w:t xml:space="preserve"> </w:t>
      </w:r>
      <w:r w:rsidRPr="007C6C76">
        <w:rPr>
          <w:rFonts w:ascii="Verdana" w:hAnsi="Verdana"/>
        </w:rPr>
        <w:t>T</w:t>
      </w:r>
      <w:r w:rsidR="00E31065">
        <w:rPr>
          <w:rFonts w:ascii="Verdana" w:hAnsi="Verdana"/>
        </w:rPr>
        <w:t xml:space="preserve"> </w:t>
      </w:r>
      <w:r w:rsidR="00662A7A">
        <w:rPr>
          <w:rFonts w:ascii="Verdana" w:hAnsi="Verdana"/>
        </w:rPr>
        <w:t xml:space="preserve">clinical </w:t>
      </w:r>
      <w:r w:rsidR="00662A7A" w:rsidRPr="007C6C76">
        <w:rPr>
          <w:rFonts w:ascii="Verdana" w:hAnsi="Verdana"/>
        </w:rPr>
        <w:t>whole</w:t>
      </w:r>
      <w:r w:rsidR="00E31065">
        <w:rPr>
          <w:rFonts w:ascii="Verdana" w:hAnsi="Verdana"/>
        </w:rPr>
        <w:t>-body</w:t>
      </w:r>
      <w:r w:rsidR="00E31065" w:rsidRPr="007C6C76">
        <w:rPr>
          <w:rFonts w:ascii="Verdana" w:hAnsi="Verdana"/>
        </w:rPr>
        <w:t xml:space="preserve"> </w:t>
      </w:r>
      <w:r w:rsidR="00E31065">
        <w:rPr>
          <w:rFonts w:ascii="Verdana" w:hAnsi="Verdana"/>
        </w:rPr>
        <w:t xml:space="preserve">MRI </w:t>
      </w:r>
      <w:r w:rsidRPr="007C6C76">
        <w:rPr>
          <w:rFonts w:ascii="Verdana" w:hAnsi="Verdana"/>
        </w:rPr>
        <w:t>scanner</w:t>
      </w:r>
      <w:r w:rsidR="00495849">
        <w:rPr>
          <w:rFonts w:ascii="Verdana" w:hAnsi="Verdana"/>
        </w:rPr>
        <w:t xml:space="preserve"> (</w:t>
      </w:r>
      <w:proofErr w:type="spellStart"/>
      <w:r w:rsidR="00E31065">
        <w:rPr>
          <w:rFonts w:ascii="Verdana" w:hAnsi="Verdana"/>
        </w:rPr>
        <w:t>MAGNETOM</w:t>
      </w:r>
      <w:proofErr w:type="spellEnd"/>
      <w:r w:rsidR="00E31065">
        <w:rPr>
          <w:rFonts w:ascii="Verdana" w:hAnsi="Verdana"/>
        </w:rPr>
        <w:t xml:space="preserve"> Prisma, </w:t>
      </w:r>
      <w:r w:rsidR="00495849">
        <w:rPr>
          <w:rFonts w:ascii="Verdana" w:hAnsi="Verdana"/>
        </w:rPr>
        <w:t>Siemens Healthineers)</w:t>
      </w:r>
      <w:r w:rsidRPr="007C6C76">
        <w:rPr>
          <w:rFonts w:ascii="Verdana" w:hAnsi="Verdana"/>
        </w:rPr>
        <w:t>.</w:t>
      </w:r>
    </w:p>
    <w:p w14:paraId="184AF8F7" w14:textId="116ABAED" w:rsidR="005702C6" w:rsidRPr="005702C6" w:rsidRDefault="005702C6" w:rsidP="00662A7A">
      <w:pPr>
        <w:spacing w:line="360" w:lineRule="auto"/>
        <w:jc w:val="both"/>
        <w:rPr>
          <w:rFonts w:ascii="Verdana" w:hAnsi="Verdana"/>
        </w:rPr>
      </w:pPr>
      <w:r w:rsidRPr="005702C6">
        <w:rPr>
          <w:rFonts w:ascii="Verdana" w:hAnsi="Verdana"/>
        </w:rPr>
        <w:t xml:space="preserve">A custom MRI-safe </w:t>
      </w:r>
      <w:r w:rsidR="00E14B31">
        <w:rPr>
          <w:rFonts w:ascii="Verdana" w:hAnsi="Verdana"/>
        </w:rPr>
        <w:t xml:space="preserve">knee motion and loading </w:t>
      </w:r>
      <w:r w:rsidRPr="005702C6">
        <w:rPr>
          <w:rFonts w:ascii="Verdana" w:hAnsi="Verdana"/>
        </w:rPr>
        <w:t xml:space="preserve">device </w:t>
      </w:r>
      <w:r w:rsidR="00F163CC">
        <w:rPr>
          <w:rFonts w:ascii="Verdana" w:hAnsi="Verdana"/>
        </w:rPr>
        <w:fldChar w:fldCharType="begin"/>
      </w:r>
      <w:r w:rsidR="00C12374">
        <w:rPr>
          <w:rFonts w:ascii="Verdana" w:hAnsi="Verdana"/>
        </w:rPr>
        <w:instrText xml:space="preserve"> ADDIN ZOTERO_ITEM CSL_CITATION {"citationID":"R43nCaHI","properties":{"formattedCitation":"[18]","plainCitation":"[18]","noteIndex":0},"citationItems":[{"id":2,"uris":["http://zotero.org/users/13606484/items/3GHZ4QKR"],"itemData":{"id":2,"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00C12374">
        <w:rPr>
          <w:rFonts w:ascii="Cambria Math" w:hAnsi="Cambria Math" w:cs="Cambria Math"/>
        </w:rPr>
        <w:instrText>∼</w:instrText>
      </w:r>
      <w:r w:rsidR="00C12374">
        <w:rPr>
          <w:rFonts w:ascii="Verdana" w:hAnsi="Verdana"/>
        </w:rPr>
        <w:instrText>40</w:instrText>
      </w:r>
      <w:r w:rsidR="00C12374">
        <w:rPr>
          <w:rFonts w:ascii="Verdana" w:hAnsi="Verdana" w:cs="Verdana"/>
        </w:rPr>
        <w:instrText>◦</w:instrText>
      </w:r>
      <w:r w:rsidR="00C12374">
        <w:rPr>
          <w:rFonts w:ascii="Verdana" w:hAnsi="Verdana"/>
        </w:rPr>
        <w:instrText xml:space="preserve"> of knee </w:instrText>
      </w:r>
      <w:r w:rsidR="00C12374">
        <w:rPr>
          <w:rFonts w:ascii="Verdana" w:hAnsi="Verdana" w:cs="Verdana"/>
        </w:rPr>
        <w:instrText>ﬂ</w:instrText>
      </w:r>
      <w:r w:rsidR="00C12374">
        <w:rPr>
          <w:rFonts w:ascii="Verdana" w:hAnsi="Verdana"/>
        </w:rPr>
        <w:instrText xml:space="preserve">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 </w:instrText>
      </w:r>
      <w:r w:rsidR="00F163CC">
        <w:rPr>
          <w:rFonts w:ascii="Verdana" w:hAnsi="Verdana"/>
        </w:rPr>
        <w:fldChar w:fldCharType="separate"/>
      </w:r>
      <w:r w:rsidR="00285EAC" w:rsidRPr="00285EAC">
        <w:rPr>
          <w:rFonts w:ascii="Verdana" w:hAnsi="Verdana"/>
        </w:rPr>
        <w:t>[18]</w:t>
      </w:r>
      <w:r w:rsidR="00F163CC">
        <w:rPr>
          <w:rFonts w:ascii="Verdana" w:hAnsi="Verdana"/>
        </w:rPr>
        <w:fldChar w:fldCharType="end"/>
      </w:r>
      <w:r w:rsidRPr="005702C6">
        <w:rPr>
          <w:rFonts w:ascii="Verdana" w:hAnsi="Verdana"/>
        </w:rPr>
        <w:t xml:space="preserve"> was used to guide knee motion and ensure consistent, planar movement during flexion-extension cycles. Participants were positioned supine in the scanner with their thigh secured on a </w:t>
      </w:r>
      <w:r w:rsidRPr="005702C6">
        <w:rPr>
          <w:rFonts w:ascii="Verdana" w:hAnsi="Verdana"/>
        </w:rPr>
        <w:lastRenderedPageBreak/>
        <w:t xml:space="preserve">wedge positioner using a strap. </w:t>
      </w:r>
      <w:r w:rsidR="00FE7140" w:rsidRPr="00FE7140">
        <w:rPr>
          <w:rFonts w:ascii="Verdana" w:hAnsi="Verdana"/>
        </w:rPr>
        <w:t>The lower leg was secured to an ankle support positioned just proximal to the malleolus using Velcro straps to attach the leg to the device arm. Additional straps were applied around the thigh to minimize unwanted lateral movement. The knee joint center was carefully aligned with the device's axis of rotation, allowing only flexion and extension movements in the sagittal plane.</w:t>
      </w:r>
      <w:r w:rsidR="00FE7140">
        <w:rPr>
          <w:rFonts w:ascii="Verdana" w:hAnsi="Verdana"/>
        </w:rPr>
        <w:t xml:space="preserve"> </w:t>
      </w:r>
      <w:r w:rsidR="00822FFE" w:rsidRPr="5FE521F8">
        <w:rPr>
          <w:rFonts w:ascii="Verdana" w:hAnsi="Verdana"/>
        </w:rPr>
        <w:t>Two</w:t>
      </w:r>
      <w:r w:rsidRPr="5FE521F8">
        <w:rPr>
          <w:rFonts w:ascii="Verdana" w:hAnsi="Verdana"/>
        </w:rPr>
        <w:t xml:space="preserve"> flexible 16-channel multifunctional coils (Variety, </w:t>
      </w:r>
      <w:proofErr w:type="spellStart"/>
      <w:r w:rsidRPr="5FE521F8">
        <w:rPr>
          <w:rFonts w:ascii="Verdana" w:hAnsi="Verdana"/>
        </w:rPr>
        <w:t>Noras</w:t>
      </w:r>
      <w:proofErr w:type="spellEnd"/>
      <w:r w:rsidRPr="5FE521F8">
        <w:rPr>
          <w:rFonts w:ascii="Verdana" w:hAnsi="Verdana"/>
        </w:rPr>
        <w:t xml:space="preserve"> MRI products GmbH) were </w:t>
      </w:r>
      <w:r w:rsidR="00900AA1">
        <w:rPr>
          <w:rFonts w:ascii="Verdana" w:hAnsi="Verdana"/>
        </w:rPr>
        <w:t>used</w:t>
      </w:r>
      <w:r w:rsidR="003A48A4">
        <w:rPr>
          <w:rFonts w:ascii="Verdana" w:hAnsi="Verdana"/>
        </w:rPr>
        <w:t xml:space="preserve"> to ensure comprehensive coverage of the knee region. </w:t>
      </w:r>
      <w:r w:rsidR="003A48A4" w:rsidRPr="003A48A4">
        <w:rPr>
          <w:rFonts w:ascii="Verdana" w:hAnsi="Verdana"/>
        </w:rPr>
        <w:t xml:space="preserve">One coil was positioned beneath the knee, with the posterior </w:t>
      </w:r>
      <w:r w:rsidR="00392983">
        <w:rPr>
          <w:rFonts w:ascii="Verdana" w:hAnsi="Verdana"/>
        </w:rPr>
        <w:t>surface</w:t>
      </w:r>
      <w:r w:rsidR="00392983" w:rsidRPr="003A48A4">
        <w:rPr>
          <w:rFonts w:ascii="Verdana" w:hAnsi="Verdana"/>
        </w:rPr>
        <w:t xml:space="preserve"> </w:t>
      </w:r>
      <w:r w:rsidR="003A48A4" w:rsidRPr="003A48A4">
        <w:rPr>
          <w:rFonts w:ascii="Verdana" w:hAnsi="Verdana"/>
        </w:rPr>
        <w:t>of the knee resting directly on it</w:t>
      </w:r>
      <w:r w:rsidR="003A48A4">
        <w:rPr>
          <w:rFonts w:ascii="Verdana" w:hAnsi="Verdana"/>
        </w:rPr>
        <w:t xml:space="preserve">. </w:t>
      </w:r>
      <w:r w:rsidR="003A48A4" w:rsidRPr="003A48A4">
        <w:rPr>
          <w:rFonts w:ascii="Verdana" w:hAnsi="Verdana"/>
        </w:rPr>
        <w:t xml:space="preserve">The second coil was wrapped around the anterior </w:t>
      </w:r>
      <w:r w:rsidR="00392983">
        <w:rPr>
          <w:rFonts w:ascii="Verdana" w:hAnsi="Verdana"/>
        </w:rPr>
        <w:t>surface</w:t>
      </w:r>
      <w:r w:rsidR="00392983" w:rsidRPr="003A48A4">
        <w:rPr>
          <w:rFonts w:ascii="Verdana" w:hAnsi="Verdana"/>
        </w:rPr>
        <w:t xml:space="preserve"> </w:t>
      </w:r>
      <w:r w:rsidR="003A48A4" w:rsidRPr="003A48A4">
        <w:rPr>
          <w:rFonts w:ascii="Verdana" w:hAnsi="Verdana"/>
        </w:rPr>
        <w:t xml:space="preserve">of the knee, covering the proximal tibia. </w:t>
      </w:r>
      <w:r w:rsidR="00900AA1">
        <w:rPr>
          <w:rFonts w:ascii="Verdana" w:hAnsi="Verdana"/>
        </w:rPr>
        <w:t xml:space="preserve"> </w:t>
      </w:r>
    </w:p>
    <w:p w14:paraId="6DA2F97E" w14:textId="0DFBEA9B" w:rsidR="003E1409" w:rsidRPr="001623AC" w:rsidRDefault="2FD728FF" w:rsidP="00662A7A">
      <w:pPr>
        <w:spacing w:line="360" w:lineRule="auto"/>
        <w:jc w:val="both"/>
        <w:rPr>
          <w:rFonts w:ascii="Verdana" w:eastAsia="Verdana" w:hAnsi="Verdana" w:cs="Verdana"/>
        </w:rPr>
      </w:pPr>
      <w:r w:rsidRPr="5FE521F8">
        <w:rPr>
          <w:rFonts w:ascii="Verdana" w:eastAsia="Verdana" w:hAnsi="Verdana" w:cs="Verdana"/>
        </w:rPr>
        <w:t>During the scan, participants performed controlled extension</w:t>
      </w:r>
      <w:r w:rsidR="00ED240F">
        <w:rPr>
          <w:rFonts w:ascii="Verdana" w:eastAsia="Verdana" w:hAnsi="Verdana" w:cs="Verdana"/>
        </w:rPr>
        <w:t>-flexion</w:t>
      </w:r>
      <w:r w:rsidRPr="5FE521F8">
        <w:rPr>
          <w:rFonts w:ascii="Verdana" w:eastAsia="Verdana" w:hAnsi="Verdana" w:cs="Verdana"/>
        </w:rPr>
        <w:t xml:space="preserve"> cycles of the knee joint </w:t>
      </w:r>
      <w:r w:rsidR="00F20C69">
        <w:rPr>
          <w:rFonts w:ascii="Verdana" w:eastAsia="Verdana" w:hAnsi="Verdana" w:cs="Verdana"/>
        </w:rPr>
        <w:t xml:space="preserve">to the beat of a </w:t>
      </w:r>
      <w:r w:rsidRPr="5FE521F8">
        <w:rPr>
          <w:rFonts w:ascii="Verdana" w:eastAsia="Verdana" w:hAnsi="Verdana" w:cs="Verdana"/>
        </w:rPr>
        <w:t>metronome</w:t>
      </w:r>
      <w:r w:rsidR="00A15404">
        <w:rPr>
          <w:rFonts w:ascii="Verdana" w:eastAsia="Verdana" w:hAnsi="Verdana" w:cs="Verdana"/>
        </w:rPr>
        <w:t xml:space="preserve"> (60 beats per minute)</w:t>
      </w:r>
      <w:r w:rsidRPr="5FE521F8">
        <w:rPr>
          <w:rFonts w:ascii="Verdana" w:eastAsia="Verdana" w:hAnsi="Verdana" w:cs="Verdana"/>
        </w:rPr>
        <w:t xml:space="preserve">. Each </w:t>
      </w:r>
      <w:r w:rsidR="006A1DA7">
        <w:rPr>
          <w:rFonts w:ascii="Verdana" w:eastAsia="Verdana" w:hAnsi="Verdana" w:cs="Verdana"/>
        </w:rPr>
        <w:t xml:space="preserve">knee </w:t>
      </w:r>
      <w:r w:rsidR="00ED240F">
        <w:rPr>
          <w:rFonts w:ascii="Verdana" w:eastAsia="Verdana" w:hAnsi="Verdana" w:cs="Verdana"/>
        </w:rPr>
        <w:t>extension-flexion</w:t>
      </w:r>
      <w:r w:rsidR="006A1DA7" w:rsidRPr="5FE521F8">
        <w:rPr>
          <w:rFonts w:ascii="Verdana" w:eastAsia="Verdana" w:hAnsi="Verdana" w:cs="Verdana"/>
        </w:rPr>
        <w:t xml:space="preserve"> </w:t>
      </w:r>
      <w:r w:rsidR="00A15404">
        <w:rPr>
          <w:rFonts w:ascii="Verdana" w:eastAsia="Verdana" w:hAnsi="Verdana" w:cs="Verdana"/>
        </w:rPr>
        <w:t xml:space="preserve">movement </w:t>
      </w:r>
      <w:r w:rsidRPr="5FE521F8">
        <w:rPr>
          <w:rFonts w:ascii="Verdana" w:eastAsia="Verdana" w:hAnsi="Verdana" w:cs="Verdana"/>
        </w:rPr>
        <w:t xml:space="preserve">cycle </w:t>
      </w:r>
      <w:r w:rsidR="006A1DA7">
        <w:rPr>
          <w:rFonts w:ascii="Verdana" w:eastAsia="Verdana" w:hAnsi="Verdana" w:cs="Verdana"/>
        </w:rPr>
        <w:t>was guided by eight metronome beats,</w:t>
      </w:r>
      <w:r w:rsidR="001623AC">
        <w:rPr>
          <w:rFonts w:ascii="Verdana" w:eastAsia="Verdana" w:hAnsi="Verdana" w:cs="Verdana"/>
        </w:rPr>
        <w:t xml:space="preserve"> </w:t>
      </w:r>
      <w:r w:rsidRPr="5FE521F8">
        <w:rPr>
          <w:rFonts w:ascii="Verdana" w:eastAsia="Verdana" w:hAnsi="Verdana" w:cs="Verdana"/>
        </w:rPr>
        <w:t xml:space="preserve">with the </w:t>
      </w:r>
      <w:r w:rsidR="006A1DA7">
        <w:rPr>
          <w:rFonts w:ascii="Verdana" w:eastAsia="Verdana" w:hAnsi="Verdana" w:cs="Verdana"/>
        </w:rPr>
        <w:t xml:space="preserve">knee fully </w:t>
      </w:r>
      <w:r w:rsidRPr="5FE521F8">
        <w:rPr>
          <w:rFonts w:ascii="Verdana" w:eastAsia="Verdana" w:hAnsi="Verdana" w:cs="Verdana"/>
        </w:rPr>
        <w:t>flexed at the first beat</w:t>
      </w:r>
      <w:r w:rsidR="006A1DA7">
        <w:rPr>
          <w:rFonts w:ascii="Verdana" w:eastAsia="Verdana" w:hAnsi="Verdana" w:cs="Verdana"/>
        </w:rPr>
        <w:t xml:space="preserve">, </w:t>
      </w:r>
      <w:r w:rsidRPr="5FE521F8">
        <w:rPr>
          <w:rFonts w:ascii="Verdana" w:eastAsia="Verdana" w:hAnsi="Verdana" w:cs="Verdana"/>
        </w:rPr>
        <w:t>fully extended by the fourth</w:t>
      </w:r>
      <w:r w:rsidR="006A1DA7">
        <w:rPr>
          <w:rFonts w:ascii="Verdana" w:eastAsia="Verdana" w:hAnsi="Verdana" w:cs="Verdana"/>
        </w:rPr>
        <w:t xml:space="preserve"> beat and fully flexed again by the eighth beat</w:t>
      </w:r>
      <w:r w:rsidRPr="5FE521F8">
        <w:rPr>
          <w:rFonts w:ascii="Verdana" w:eastAsia="Verdana" w:hAnsi="Verdana" w:cs="Verdana"/>
        </w:rPr>
        <w:t xml:space="preserve">, resulting in 7.5 cycles per minute. </w:t>
      </w:r>
      <w:r w:rsidR="006A1DA7" w:rsidRPr="5FE521F8">
        <w:rPr>
          <w:rFonts w:ascii="Verdana" w:eastAsia="Verdana" w:hAnsi="Verdana" w:cs="Verdana"/>
        </w:rPr>
        <w:t xml:space="preserve">The </w:t>
      </w:r>
      <w:r w:rsidR="006A1DA7">
        <w:rPr>
          <w:rFonts w:ascii="Verdana" w:eastAsia="Verdana" w:hAnsi="Verdana" w:cs="Verdana"/>
        </w:rPr>
        <w:t xml:space="preserve">knee </w:t>
      </w:r>
      <w:r w:rsidR="006A1DA7" w:rsidRPr="5FE521F8">
        <w:rPr>
          <w:rFonts w:ascii="Verdana" w:eastAsia="Verdana" w:hAnsi="Verdana" w:cs="Verdana"/>
        </w:rPr>
        <w:t xml:space="preserve">range of motion </w:t>
      </w:r>
      <w:r w:rsidR="006A1DA7">
        <w:rPr>
          <w:rFonts w:ascii="Verdana" w:eastAsia="Verdana" w:hAnsi="Verdana" w:cs="Verdana"/>
        </w:rPr>
        <w:t>achieved by the participants varied between 30 and 46 degrees</w:t>
      </w:r>
      <w:r w:rsidR="006A1DA7" w:rsidRPr="5FE521F8">
        <w:rPr>
          <w:rFonts w:ascii="Verdana" w:eastAsia="Verdana" w:hAnsi="Verdana" w:cs="Verdana"/>
        </w:rPr>
        <w:t xml:space="preserve">. </w:t>
      </w:r>
      <w:r w:rsidRPr="5FE521F8">
        <w:rPr>
          <w:rFonts w:ascii="Verdana" w:eastAsia="Verdana" w:hAnsi="Verdana" w:cs="Verdana"/>
        </w:rPr>
        <w:t xml:space="preserve">The total scan duration was 160 seconds, allowing for </w:t>
      </w:r>
      <w:r w:rsidR="00A15404">
        <w:rPr>
          <w:rFonts w:ascii="Verdana" w:eastAsia="Verdana" w:hAnsi="Verdana" w:cs="Verdana"/>
        </w:rPr>
        <w:t xml:space="preserve">the acquisition of </w:t>
      </w:r>
      <w:r w:rsidRPr="5FE521F8">
        <w:rPr>
          <w:rFonts w:ascii="Verdana" w:eastAsia="Verdana" w:hAnsi="Verdana" w:cs="Verdana"/>
        </w:rPr>
        <w:t xml:space="preserve">approximately 20 full </w:t>
      </w:r>
      <w:r w:rsidR="00A15404">
        <w:rPr>
          <w:rFonts w:ascii="Verdana" w:eastAsia="Verdana" w:hAnsi="Verdana" w:cs="Verdana"/>
        </w:rPr>
        <w:t xml:space="preserve">knee </w:t>
      </w:r>
      <w:r w:rsidRPr="5FE521F8">
        <w:rPr>
          <w:rFonts w:ascii="Verdana" w:eastAsia="Verdana" w:hAnsi="Verdana" w:cs="Verdana"/>
        </w:rPr>
        <w:t>extension-flexion cycles.</w:t>
      </w:r>
      <w:r w:rsidR="007C6C76" w:rsidRPr="5FE521F8">
        <w:rPr>
          <w:rFonts w:ascii="Verdana" w:hAnsi="Verdana"/>
        </w:rPr>
        <w:t xml:space="preserve"> </w:t>
      </w:r>
    </w:p>
    <w:p w14:paraId="04165CD1" w14:textId="68E0FDD2" w:rsidR="0E058264" w:rsidRDefault="0E058264" w:rsidP="00662A7A">
      <w:pPr>
        <w:spacing w:line="360" w:lineRule="auto"/>
        <w:jc w:val="both"/>
        <w:rPr>
          <w:rFonts w:ascii="Verdana" w:eastAsia="Verdana" w:hAnsi="Verdana" w:cs="Verdana"/>
        </w:rPr>
      </w:pPr>
      <w:r w:rsidRPr="5FE521F8">
        <w:rPr>
          <w:rFonts w:ascii="Verdana" w:eastAsia="Verdana" w:hAnsi="Verdana" w:cs="Verdana"/>
        </w:rPr>
        <w:t xml:space="preserve">MRI data </w:t>
      </w:r>
      <w:r w:rsidR="00A15404">
        <w:rPr>
          <w:rFonts w:ascii="Verdana" w:eastAsia="Verdana" w:hAnsi="Verdana" w:cs="Verdana"/>
        </w:rPr>
        <w:t>were</w:t>
      </w:r>
      <w:r w:rsidRPr="5FE521F8">
        <w:rPr>
          <w:rFonts w:ascii="Verdana" w:eastAsia="Verdana" w:hAnsi="Verdana" w:cs="Verdana"/>
        </w:rPr>
        <w:t xml:space="preserve"> acquired using a </w:t>
      </w:r>
      <w:proofErr w:type="spellStart"/>
      <w:r w:rsidRPr="5FE521F8">
        <w:rPr>
          <w:rFonts w:ascii="Verdana" w:eastAsia="Verdana" w:hAnsi="Verdana" w:cs="Verdana"/>
        </w:rPr>
        <w:t>2D</w:t>
      </w:r>
      <w:proofErr w:type="spellEnd"/>
      <w:r w:rsidRPr="5FE521F8">
        <w:rPr>
          <w:rFonts w:ascii="Verdana" w:eastAsia="Verdana" w:hAnsi="Verdana" w:cs="Verdana"/>
        </w:rPr>
        <w:t xml:space="preserve"> radial golden-angle gradient echo FLASH sequence</w:t>
      </w:r>
      <w:r w:rsidR="00F163CC">
        <w:rPr>
          <w:rFonts w:ascii="Verdana" w:eastAsia="Verdana" w:hAnsi="Verdana" w:cs="Verdana"/>
        </w:rPr>
        <w:t xml:space="preserve"> </w:t>
      </w:r>
      <w:r w:rsidR="00F163CC">
        <w:rPr>
          <w:rFonts w:ascii="Verdana" w:eastAsia="Verdana" w:hAnsi="Verdana" w:cs="Verdana"/>
        </w:rPr>
        <w:fldChar w:fldCharType="begin"/>
      </w:r>
      <w:r w:rsidR="00C12374">
        <w:rPr>
          <w:rFonts w:ascii="Verdana" w:eastAsia="Verdana" w:hAnsi="Verdana" w:cs="Verdana"/>
        </w:rPr>
        <w:instrText xml:space="preserve"> ADDIN ZOTERO_ITEM CSL_CITATION {"citationID":"rmLVeIiE","properties":{"formattedCitation":"[19,20]","plainCitation":"[19,20]","noteIndex":0},"citationItems":[{"id":85,"uris":["http://zotero.org/users/13606484/items/LFU7F3I4"],"itemData":{"id":85,"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52,"uris":["http://zotero.org/users/13606484/items/YGA8JG7E"],"itemData":{"id":352,"type":"article-journal","abstract":"Purpose\n              To demonstrate radial golden</w:instrText>
      </w:r>
      <w:r w:rsidR="00C12374">
        <w:rPr>
          <w:rFonts w:ascii="Cambria Math" w:eastAsia="Verdana" w:hAnsi="Cambria Math" w:cs="Cambria Math"/>
        </w:rPr>
        <w:instrText>‐</w:instrText>
      </w:r>
      <w:r w:rsidR="00C12374">
        <w:rPr>
          <w:rFonts w:ascii="Verdana" w:eastAsia="Verdana" w:hAnsi="Verdana" w:cs="Verdana"/>
        </w:rPr>
        <w:instrText>ratio–based cardiac cine imaging by using interspersed one</w:instrText>
      </w:r>
      <w:r w:rsidR="00C12374">
        <w:rPr>
          <w:rFonts w:ascii="Cambria Math" w:eastAsia="Verdana" w:hAnsi="Cambria Math" w:cs="Cambria Math"/>
        </w:rPr>
        <w:instrText>‐</w:instrText>
      </w:r>
      <w:r w:rsidR="00C12374">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C12374">
        <w:rPr>
          <w:rFonts w:ascii="Cambria Math" w:eastAsia="Verdana" w:hAnsi="Cambria Math" w:cs="Cambria Math"/>
        </w:rPr>
        <w:instrText>‐</w:instrText>
      </w:r>
      <w:r w:rsidR="00C12374">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C12374">
        <w:rPr>
          <w:rFonts w:ascii="Cambria Math" w:eastAsia="Verdana" w:hAnsi="Cambria Math" w:cs="Cambria Math"/>
        </w:rPr>
        <w:instrText>‐</w:instrText>
      </w:r>
      <w:r w:rsidR="00C12374">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C12374">
        <w:rPr>
          <w:rFonts w:ascii="Cambria Math" w:eastAsia="Verdana" w:hAnsi="Cambria Math" w:cs="Cambria Math"/>
        </w:rPr>
        <w:instrText>‐</w:instrText>
      </w:r>
      <w:r w:rsidR="00C12374">
        <w:rPr>
          <w:rFonts w:ascii="Verdana" w:eastAsia="Verdana" w:hAnsi="Verdana" w:cs="Verdana"/>
        </w:rPr>
        <w:instrText>to</w:instrText>
      </w:r>
      <w:r w:rsidR="00C12374">
        <w:rPr>
          <w:rFonts w:ascii="Cambria Math" w:eastAsia="Verdana" w:hAnsi="Cambria Math" w:cs="Cambria Math"/>
        </w:rPr>
        <w:instrText>‐</w:instrText>
      </w:r>
      <w:r w:rsidR="00C12374">
        <w:rPr>
          <w:rFonts w:ascii="Verdana" w:eastAsia="Verdana" w:hAnsi="Verdana" w:cs="Verdana"/>
        </w:rPr>
        <w:instrText>noise ratio (SNR) and contrast</w:instrText>
      </w:r>
      <w:r w:rsidR="00C12374">
        <w:rPr>
          <w:rFonts w:ascii="Cambria Math" w:eastAsia="Verdana" w:hAnsi="Cambria Math" w:cs="Cambria Math"/>
        </w:rPr>
        <w:instrText>‐</w:instrText>
      </w:r>
      <w:r w:rsidR="00C12374">
        <w:rPr>
          <w:rFonts w:ascii="Verdana" w:eastAsia="Verdana" w:hAnsi="Verdana" w:cs="Verdana"/>
        </w:rPr>
        <w:instrText>to</w:instrText>
      </w:r>
      <w:r w:rsidR="00C12374">
        <w:rPr>
          <w:rFonts w:ascii="Cambria Math" w:eastAsia="Verdana" w:hAnsi="Cambria Math" w:cs="Cambria Math"/>
        </w:rPr>
        <w:instrText>‐</w:instrText>
      </w:r>
      <w:r w:rsidR="00C12374">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C12374">
        <w:rPr>
          <w:rFonts w:ascii="Cambria Math" w:eastAsia="Verdana" w:hAnsi="Cambria Math" w:cs="Cambria Math"/>
        </w:rPr>
        <w:instrText>‐</w:instrText>
      </w:r>
      <w:r w:rsidR="00C12374">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C12374">
        <w:rPr>
          <w:rFonts w:ascii="Cambria Math" w:eastAsia="Verdana" w:hAnsi="Cambria Math" w:cs="Cambria Math"/>
        </w:rPr>
        <w:instrText>‐</w:instrText>
      </w:r>
      <w:r w:rsidR="00C12374">
        <w:rPr>
          <w:rFonts w:ascii="Verdana" w:eastAsia="Verdana" w:hAnsi="Verdana" w:cs="Verdana"/>
        </w:rPr>
        <w:instrText>ratio radial MRI using one</w:instrText>
      </w:r>
      <w:r w:rsidR="00C12374">
        <w:rPr>
          <w:rFonts w:ascii="Cambria Math" w:eastAsia="Verdana" w:hAnsi="Cambria Math" w:cs="Cambria Math"/>
        </w:rPr>
        <w:instrText>‐</w:instrText>
      </w:r>
      <w:r w:rsidR="00C12374">
        <w:rPr>
          <w:rFonts w:ascii="Verdana" w:eastAsia="Verdana" w:hAnsi="Verdana" w:cs="Verdana"/>
        </w:rPr>
        <w:instrText>dimensional navigators","volume":"40","author":[{"family":"Krämer","given":"Martin"},{"family":"Herrmann","given":"Karl</w:instrText>
      </w:r>
      <w:r w:rsidR="00C12374">
        <w:rPr>
          <w:rFonts w:ascii="Cambria Math" w:eastAsia="Verdana" w:hAnsi="Cambria Math" w:cs="Cambria Math"/>
        </w:rPr>
        <w:instrText>‐</w:instrText>
      </w:r>
      <w:r w:rsidR="00C12374">
        <w:rPr>
          <w:rFonts w:ascii="Verdana" w:eastAsia="Verdana" w:hAnsi="Verdana" w:cs="Verdana"/>
        </w:rPr>
        <w:instrText xml:space="preserve">Heinz"},{"family":"Biermann","given":"Judith"},{"family":"Reichenbach","given":"Jurgen R."}],"issued":{"date-parts":[["2014",8]]}}}],"schema":"https://github.com/citation-style-language/schema/raw/master/csl-citation.json"} </w:instrText>
      </w:r>
      <w:r w:rsidR="00F163CC">
        <w:rPr>
          <w:rFonts w:ascii="Verdana" w:eastAsia="Verdana" w:hAnsi="Verdana" w:cs="Verdana"/>
        </w:rPr>
        <w:fldChar w:fldCharType="separate"/>
      </w:r>
      <w:r w:rsidR="00285EAC" w:rsidRPr="00285EAC">
        <w:rPr>
          <w:rFonts w:ascii="Verdana" w:hAnsi="Verdana"/>
        </w:rPr>
        <w:t>[19,20]</w:t>
      </w:r>
      <w:r w:rsidR="00F163CC">
        <w:rPr>
          <w:rFonts w:ascii="Verdana" w:eastAsia="Verdana" w:hAnsi="Verdana" w:cs="Verdana"/>
        </w:rPr>
        <w:fldChar w:fldCharType="end"/>
      </w:r>
      <w:r w:rsidRPr="5FE521F8">
        <w:rPr>
          <w:rFonts w:ascii="Verdana" w:eastAsia="Verdana" w:hAnsi="Verdana" w:cs="Verdana"/>
        </w:rPr>
        <w:t xml:space="preserve"> with the following parameters: echo time of 2.51 ms, flip angle of 8 degrees,</w:t>
      </w:r>
      <w:r w:rsidR="006E6E76">
        <w:rPr>
          <w:rFonts w:ascii="Verdana" w:eastAsia="Verdana" w:hAnsi="Verdana" w:cs="Verdana"/>
        </w:rPr>
        <w:t xml:space="preserve"> </w:t>
      </w:r>
      <w:r w:rsidR="00A15404">
        <w:rPr>
          <w:rFonts w:ascii="Verdana" w:eastAsia="Verdana" w:hAnsi="Verdana" w:cs="Verdana"/>
        </w:rPr>
        <w:t>field of view</w:t>
      </w:r>
      <w:r w:rsidR="006E6E76">
        <w:rPr>
          <w:rFonts w:ascii="Verdana" w:eastAsia="Verdana" w:hAnsi="Verdana" w:cs="Verdana"/>
        </w:rPr>
        <w:t xml:space="preserve"> of [192×192×3] mm, matrix size of [176×176×1], voxel size of [1.09×1.09×1] mm</w:t>
      </w:r>
      <w:r w:rsidR="00A15404">
        <w:rPr>
          <w:rFonts w:ascii="Verdana" w:eastAsia="Verdana" w:hAnsi="Verdana" w:cs="Verdana"/>
        </w:rPr>
        <w:t>,</w:t>
      </w:r>
      <w:r w:rsidRPr="5FE521F8">
        <w:rPr>
          <w:rFonts w:ascii="Verdana" w:eastAsia="Verdana" w:hAnsi="Verdana" w:cs="Verdana"/>
        </w:rPr>
        <w:t xml:space="preserve"> and repetition time </w:t>
      </w:r>
      <w:r w:rsidR="004C4A30">
        <w:rPr>
          <w:rFonts w:ascii="Verdana" w:eastAsia="Verdana" w:hAnsi="Verdana" w:cs="Verdana"/>
        </w:rPr>
        <w:t>o</w:t>
      </w:r>
      <w:r w:rsidRPr="5FE521F8">
        <w:rPr>
          <w:rFonts w:ascii="Verdana" w:eastAsia="Verdana" w:hAnsi="Verdana" w:cs="Verdana"/>
        </w:rPr>
        <w:t xml:space="preserve">f 5.8 </w:t>
      </w:r>
      <w:proofErr w:type="spellStart"/>
      <w:r w:rsidRPr="5FE521F8">
        <w:rPr>
          <w:rFonts w:ascii="Verdana" w:eastAsia="Verdana" w:hAnsi="Verdana" w:cs="Verdana"/>
        </w:rPr>
        <w:t>ms.</w:t>
      </w:r>
      <w:proofErr w:type="spellEnd"/>
      <w:r w:rsidRPr="5FE521F8">
        <w:rPr>
          <w:rFonts w:ascii="Verdana" w:eastAsia="Verdana" w:hAnsi="Verdana" w:cs="Verdana"/>
        </w:rPr>
        <w:t xml:space="preserve"> </w:t>
      </w:r>
      <w:r w:rsidR="00900AA1">
        <w:rPr>
          <w:rFonts w:ascii="Verdana" w:eastAsia="Verdana" w:hAnsi="Verdana" w:cs="Verdana"/>
        </w:rPr>
        <w:t>During reach repetition</w:t>
      </w:r>
      <w:r w:rsidRPr="5FE521F8">
        <w:rPr>
          <w:rFonts w:ascii="Verdana" w:eastAsia="Verdana" w:hAnsi="Verdana" w:cs="Verdana"/>
        </w:rPr>
        <w:t>, 276 spokes were acquired, with each spoke consisting of 352 data points. A total of 100 k-space repetitions were acquired during the scan session.</w:t>
      </w:r>
    </w:p>
    <w:p w14:paraId="6833ABC7" w14:textId="6C602AC0" w:rsidR="00165BD7" w:rsidRDefault="00165BD7" w:rsidP="00662A7A">
      <w:pPr>
        <w:spacing w:line="360" w:lineRule="auto"/>
        <w:jc w:val="both"/>
      </w:pPr>
      <w:r>
        <w:rPr>
          <w:rFonts w:ascii="Verdana" w:eastAsia="Verdana" w:hAnsi="Verdana" w:cs="Verdana"/>
        </w:rPr>
        <w:t xml:space="preserve">This acquisition method </w:t>
      </w:r>
      <w:r w:rsidR="002F61E4">
        <w:rPr>
          <w:rFonts w:ascii="Verdana" w:eastAsia="Verdana" w:hAnsi="Verdana" w:cs="Verdana"/>
        </w:rPr>
        <w:t xml:space="preserve">enabled </w:t>
      </w:r>
      <w:r>
        <w:rPr>
          <w:rFonts w:ascii="Verdana" w:eastAsia="Verdana" w:hAnsi="Verdana" w:cs="Verdana"/>
        </w:rPr>
        <w:t xml:space="preserve">CINE MRI, which continuously </w:t>
      </w:r>
      <w:r w:rsidR="002F61E4">
        <w:rPr>
          <w:rFonts w:ascii="Verdana" w:eastAsia="Verdana" w:hAnsi="Verdana" w:cs="Verdana"/>
        </w:rPr>
        <w:t xml:space="preserve">acquired </w:t>
      </w:r>
      <w:r>
        <w:rPr>
          <w:rFonts w:ascii="Verdana" w:eastAsia="Verdana" w:hAnsi="Verdana" w:cs="Verdana"/>
        </w:rPr>
        <w:t xml:space="preserve">k-space data throughout the knee motion cycle. By retrospectively sorting the k-space data into discrete knee angle intervals, a series of images or frames representing the knee at different flexion-extension positions </w:t>
      </w:r>
      <w:r w:rsidR="002F61E4">
        <w:rPr>
          <w:rFonts w:ascii="Verdana" w:eastAsia="Verdana" w:hAnsi="Verdana" w:cs="Verdana"/>
        </w:rPr>
        <w:t>was</w:t>
      </w:r>
      <w:r>
        <w:rPr>
          <w:rFonts w:ascii="Verdana" w:eastAsia="Verdana" w:hAnsi="Verdana" w:cs="Verdana"/>
        </w:rPr>
        <w:t xml:space="preserve"> created, effectively </w:t>
      </w:r>
      <w:r w:rsidR="00234D89">
        <w:rPr>
          <w:rFonts w:ascii="Verdana" w:eastAsia="Verdana" w:hAnsi="Verdana" w:cs="Verdana"/>
        </w:rPr>
        <w:t>producing</w:t>
      </w:r>
      <w:r>
        <w:rPr>
          <w:rFonts w:ascii="Verdana" w:eastAsia="Verdana" w:hAnsi="Verdana" w:cs="Verdana"/>
        </w:rPr>
        <w:t xml:space="preserve"> a ‘cinema’ of the joint motion. </w:t>
      </w:r>
    </w:p>
    <w:p w14:paraId="0DCCA75D" w14:textId="59516D6C" w:rsidR="6F01215C" w:rsidRDefault="0BEBCD39" w:rsidP="00662A7A">
      <w:pPr>
        <w:spacing w:line="360" w:lineRule="auto"/>
        <w:jc w:val="both"/>
        <w:rPr>
          <w:rFonts w:ascii="Verdana" w:eastAsia="Verdana" w:hAnsi="Verdana" w:cs="Verdana"/>
        </w:rPr>
      </w:pPr>
      <w:r w:rsidRPr="5FE521F8">
        <w:rPr>
          <w:rFonts w:ascii="Verdana" w:hAnsi="Verdana"/>
        </w:rPr>
        <w:t xml:space="preserve">Image reconstruction was </w:t>
      </w:r>
      <w:r w:rsidR="002F61E4">
        <w:rPr>
          <w:rFonts w:ascii="Verdana" w:hAnsi="Verdana"/>
        </w:rPr>
        <w:t>based on</w:t>
      </w:r>
      <w:r w:rsidRPr="5FE521F8">
        <w:rPr>
          <w:rFonts w:ascii="Verdana" w:hAnsi="Verdana"/>
        </w:rPr>
        <w:t xml:space="preserve"> </w:t>
      </w:r>
      <w:r w:rsidRPr="5FE521F8">
        <w:rPr>
          <w:rFonts w:ascii="Verdana" w:eastAsia="Verdana" w:hAnsi="Verdana" w:cs="Verdana"/>
        </w:rPr>
        <w:t>an optical fiber position sensor (</w:t>
      </w:r>
      <w:proofErr w:type="spellStart"/>
      <w:r w:rsidRPr="5FE521F8">
        <w:rPr>
          <w:rFonts w:ascii="Verdana" w:eastAsia="Verdana" w:hAnsi="Verdana" w:cs="Verdana"/>
        </w:rPr>
        <w:t>MR338-Y10C10</w:t>
      </w:r>
      <w:proofErr w:type="spellEnd"/>
      <w:r w:rsidRPr="5FE521F8">
        <w:rPr>
          <w:rFonts w:ascii="Verdana" w:eastAsia="Verdana" w:hAnsi="Verdana" w:cs="Verdana"/>
        </w:rPr>
        <w:t xml:space="preserve">, </w:t>
      </w:r>
      <w:proofErr w:type="spellStart"/>
      <w:r w:rsidRPr="5FE521F8">
        <w:rPr>
          <w:rFonts w:ascii="Verdana" w:eastAsia="Verdana" w:hAnsi="Verdana" w:cs="Verdana"/>
        </w:rPr>
        <w:t>Micronor</w:t>
      </w:r>
      <w:proofErr w:type="spellEnd"/>
      <w:r w:rsidRPr="5FE521F8">
        <w:rPr>
          <w:rFonts w:ascii="Verdana" w:eastAsia="Verdana" w:hAnsi="Verdana" w:cs="Verdana"/>
        </w:rPr>
        <w:t xml:space="preserve">, Camarillo, CA, USA) integrated into the knee device. This </w:t>
      </w:r>
      <w:r w:rsidR="00900AA1">
        <w:rPr>
          <w:rFonts w:ascii="Verdana" w:eastAsia="Verdana" w:hAnsi="Verdana" w:cs="Verdana"/>
        </w:rPr>
        <w:t xml:space="preserve">optical </w:t>
      </w:r>
      <w:r w:rsidRPr="5FE521F8">
        <w:rPr>
          <w:rFonts w:ascii="Verdana" w:eastAsia="Verdana" w:hAnsi="Verdana" w:cs="Verdana"/>
        </w:rPr>
        <w:t>sensor measured the knee rotation angle</w:t>
      </w:r>
      <w:r w:rsidR="00EE38B0">
        <w:rPr>
          <w:rFonts w:ascii="Verdana" w:eastAsia="Verdana" w:hAnsi="Verdana" w:cs="Verdana"/>
        </w:rPr>
        <w:t xml:space="preserve"> with a precision of </w:t>
      </w:r>
      <w:r w:rsidR="00F12C14">
        <w:rPr>
          <w:rFonts w:ascii="Verdana" w:eastAsia="Verdana" w:hAnsi="Verdana" w:cs="Verdana"/>
        </w:rPr>
        <w:t xml:space="preserve">0. </w:t>
      </w:r>
      <w:proofErr w:type="spellStart"/>
      <w:r w:rsidR="00F12C14">
        <w:rPr>
          <w:rFonts w:ascii="Verdana" w:eastAsia="Verdana" w:hAnsi="Verdana" w:cs="Verdana"/>
        </w:rPr>
        <w:t>025°.The</w:t>
      </w:r>
      <w:proofErr w:type="spellEnd"/>
      <w:r w:rsidR="00EE38B0">
        <w:rPr>
          <w:rFonts w:ascii="Verdana" w:eastAsia="Verdana" w:hAnsi="Verdana" w:cs="Verdana"/>
        </w:rPr>
        <w:t xml:space="preserve"> optical signals were first converted to electrical signals by a controller</w:t>
      </w:r>
      <w:r w:rsidR="002F61E4">
        <w:rPr>
          <w:rFonts w:ascii="Verdana" w:eastAsia="Verdana" w:hAnsi="Verdana" w:cs="Verdana"/>
        </w:rPr>
        <w:t xml:space="preserve"> unit</w:t>
      </w:r>
      <w:r w:rsidR="00EE38B0">
        <w:rPr>
          <w:rFonts w:ascii="Verdana" w:eastAsia="Verdana" w:hAnsi="Verdana" w:cs="Verdana"/>
        </w:rPr>
        <w:t xml:space="preserve"> (</w:t>
      </w:r>
      <w:proofErr w:type="spellStart"/>
      <w:r w:rsidR="00EE38B0">
        <w:rPr>
          <w:rFonts w:ascii="Verdana" w:eastAsia="Verdana" w:hAnsi="Verdana" w:cs="Verdana"/>
        </w:rPr>
        <w:t>MR330</w:t>
      </w:r>
      <w:proofErr w:type="spellEnd"/>
      <w:r w:rsidR="00EE38B0">
        <w:rPr>
          <w:rFonts w:ascii="Verdana" w:eastAsia="Verdana" w:hAnsi="Verdana" w:cs="Verdana"/>
        </w:rPr>
        <w:t xml:space="preserve">, </w:t>
      </w:r>
      <w:proofErr w:type="spellStart"/>
      <w:r w:rsidR="00EE38B0">
        <w:rPr>
          <w:rFonts w:ascii="Verdana" w:eastAsia="Verdana" w:hAnsi="Verdana" w:cs="Verdana"/>
        </w:rPr>
        <w:lastRenderedPageBreak/>
        <w:t>Micronor</w:t>
      </w:r>
      <w:proofErr w:type="spellEnd"/>
      <w:r w:rsidR="00EE38B0">
        <w:rPr>
          <w:rFonts w:ascii="Verdana" w:eastAsia="Verdana" w:hAnsi="Verdana" w:cs="Verdana"/>
        </w:rPr>
        <w:t>), which were then</w:t>
      </w:r>
      <w:r w:rsidR="008829A9">
        <w:rPr>
          <w:rFonts w:ascii="Verdana" w:eastAsia="Verdana" w:hAnsi="Verdana" w:cs="Verdana"/>
        </w:rPr>
        <w:t xml:space="preserve"> sampled </w:t>
      </w:r>
      <w:r w:rsidR="008829A9" w:rsidRPr="5FE521F8">
        <w:rPr>
          <w:rFonts w:ascii="Verdana" w:eastAsia="Verdana" w:hAnsi="Verdana" w:cs="Verdana"/>
        </w:rPr>
        <w:t>simultaneously</w:t>
      </w:r>
      <w:r w:rsidR="008829A9">
        <w:rPr>
          <w:rFonts w:ascii="Verdana" w:eastAsia="Verdana" w:hAnsi="Verdana" w:cs="Verdana"/>
        </w:rPr>
        <w:t xml:space="preserve"> with the </w:t>
      </w:r>
      <w:r w:rsidR="002F61E4">
        <w:rPr>
          <w:rFonts w:ascii="Verdana" w:eastAsia="Verdana" w:hAnsi="Verdana" w:cs="Verdana"/>
        </w:rPr>
        <w:t xml:space="preserve">electrical </w:t>
      </w:r>
      <w:r w:rsidR="008829A9" w:rsidRPr="5FE521F8">
        <w:rPr>
          <w:rFonts w:ascii="Verdana" w:eastAsia="Verdana" w:hAnsi="Verdana" w:cs="Verdana"/>
        </w:rPr>
        <w:t xml:space="preserve">MRI scanner's </w:t>
      </w:r>
      <w:r w:rsidR="002F61E4">
        <w:rPr>
          <w:rFonts w:ascii="Verdana" w:eastAsia="Verdana" w:hAnsi="Verdana" w:cs="Verdana"/>
        </w:rPr>
        <w:t xml:space="preserve">sequence </w:t>
      </w:r>
      <w:r w:rsidR="008829A9" w:rsidRPr="5FE521F8">
        <w:rPr>
          <w:rFonts w:ascii="Verdana" w:eastAsia="Verdana" w:hAnsi="Verdana" w:cs="Verdana"/>
        </w:rPr>
        <w:t>trigger signal</w:t>
      </w:r>
      <w:r w:rsidR="008829A9">
        <w:rPr>
          <w:rFonts w:ascii="Verdana" w:eastAsia="Verdana" w:hAnsi="Verdana" w:cs="Verdana"/>
        </w:rPr>
        <w:t xml:space="preserve"> using a </w:t>
      </w:r>
      <w:r w:rsidR="6F01215C" w:rsidRPr="5FE521F8">
        <w:rPr>
          <w:rFonts w:ascii="Verdana" w:eastAsia="Verdana" w:hAnsi="Verdana" w:cs="Verdana"/>
        </w:rPr>
        <w:t>USB-based data acquisition module (</w:t>
      </w:r>
      <w:proofErr w:type="spellStart"/>
      <w:r w:rsidR="00A15404" w:rsidRPr="5FE521F8">
        <w:rPr>
          <w:rFonts w:ascii="Verdana" w:eastAsia="Verdana" w:hAnsi="Verdana" w:cs="Verdana"/>
        </w:rPr>
        <w:t>RedLab</w:t>
      </w:r>
      <w:proofErr w:type="spellEnd"/>
      <w:r w:rsidR="00A15404" w:rsidRPr="5FE521F8">
        <w:rPr>
          <w:rFonts w:ascii="Verdana" w:eastAsia="Verdana" w:hAnsi="Verdana" w:cs="Verdana"/>
        </w:rPr>
        <w:t xml:space="preserve"> </w:t>
      </w:r>
      <w:proofErr w:type="spellStart"/>
      <w:r w:rsidR="00A15404" w:rsidRPr="5FE521F8">
        <w:rPr>
          <w:rFonts w:ascii="Verdana" w:eastAsia="Verdana" w:hAnsi="Verdana" w:cs="Verdana"/>
        </w:rPr>
        <w:t>1208</w:t>
      </w:r>
      <w:r w:rsidR="00F06488">
        <w:rPr>
          <w:rFonts w:ascii="Verdana" w:eastAsia="Verdana" w:hAnsi="Verdana" w:cs="Verdana"/>
        </w:rPr>
        <w:t>FS</w:t>
      </w:r>
      <w:proofErr w:type="spellEnd"/>
      <w:r w:rsidR="00A15404" w:rsidRPr="5FE521F8">
        <w:rPr>
          <w:rFonts w:ascii="Verdana" w:eastAsia="Verdana" w:hAnsi="Verdana" w:cs="Verdana"/>
        </w:rPr>
        <w:t xml:space="preserve"> </w:t>
      </w:r>
      <w:proofErr w:type="spellStart"/>
      <w:r w:rsidR="6F01215C" w:rsidRPr="5FE521F8">
        <w:rPr>
          <w:rFonts w:ascii="Verdana" w:eastAsia="Verdana" w:hAnsi="Verdana" w:cs="Verdana"/>
        </w:rPr>
        <w:t>Meihaus</w:t>
      </w:r>
      <w:proofErr w:type="spellEnd"/>
      <w:r w:rsidR="6F01215C" w:rsidRPr="5FE521F8">
        <w:rPr>
          <w:rFonts w:ascii="Verdana" w:eastAsia="Verdana" w:hAnsi="Verdana" w:cs="Verdana"/>
        </w:rPr>
        <w:t xml:space="preserve"> Electronic GmbH).</w:t>
      </w:r>
      <w:r w:rsidR="008829A9">
        <w:rPr>
          <w:rFonts w:ascii="Verdana" w:eastAsia="Verdana" w:hAnsi="Verdana" w:cs="Verdana"/>
        </w:rPr>
        <w:t xml:space="preserve"> By synchronizing the knee rotation angles with t</w:t>
      </w:r>
      <w:r w:rsidR="6F01215C" w:rsidRPr="5FE521F8">
        <w:rPr>
          <w:rFonts w:ascii="Verdana" w:eastAsia="Verdana" w:hAnsi="Verdana" w:cs="Verdana"/>
        </w:rPr>
        <w:t>he start of each k-space repetition</w:t>
      </w:r>
      <w:r w:rsidR="00A15404">
        <w:rPr>
          <w:rFonts w:ascii="Verdana" w:eastAsia="Verdana" w:hAnsi="Verdana" w:cs="Verdana"/>
        </w:rPr>
        <w:t>,</w:t>
      </w:r>
      <w:r w:rsidR="6F01215C" w:rsidRPr="5FE521F8">
        <w:rPr>
          <w:rFonts w:ascii="Verdana" w:eastAsia="Verdana" w:hAnsi="Verdana" w:cs="Verdana"/>
        </w:rPr>
        <w:t xml:space="preserve"> </w:t>
      </w:r>
      <w:r w:rsidR="008829A9">
        <w:rPr>
          <w:rFonts w:ascii="Verdana" w:eastAsia="Verdana" w:hAnsi="Verdana" w:cs="Verdana"/>
        </w:rPr>
        <w:t>t</w:t>
      </w:r>
      <w:r w:rsidR="6F01215C" w:rsidRPr="5FE521F8">
        <w:rPr>
          <w:rFonts w:ascii="Verdana" w:eastAsia="Verdana" w:hAnsi="Verdana" w:cs="Verdana"/>
        </w:rPr>
        <w:t>he</w:t>
      </w:r>
      <w:r w:rsidR="008829A9">
        <w:rPr>
          <w:rFonts w:ascii="Verdana" w:eastAsia="Verdana" w:hAnsi="Verdana" w:cs="Verdana"/>
        </w:rPr>
        <w:t xml:space="preserve"> radial golden-angle</w:t>
      </w:r>
      <w:r w:rsidR="6F01215C" w:rsidRPr="5FE521F8">
        <w:rPr>
          <w:rFonts w:ascii="Verdana" w:eastAsia="Verdana" w:hAnsi="Verdana" w:cs="Verdana"/>
        </w:rPr>
        <w:t xml:space="preserve"> k-space data </w:t>
      </w:r>
      <w:r w:rsidR="00A15404">
        <w:rPr>
          <w:rFonts w:ascii="Verdana" w:eastAsia="Verdana" w:hAnsi="Verdana" w:cs="Verdana"/>
        </w:rPr>
        <w:t>were</w:t>
      </w:r>
      <w:r w:rsidR="6F01215C" w:rsidRPr="5FE521F8">
        <w:rPr>
          <w:rFonts w:ascii="Verdana" w:eastAsia="Verdana" w:hAnsi="Verdana" w:cs="Verdana"/>
        </w:rPr>
        <w:t xml:space="preserve"> then sorted into </w:t>
      </w:r>
      <w:commentRangeStart w:id="150"/>
      <w:commentRangeStart w:id="151"/>
      <w:r w:rsidR="00A15404">
        <w:rPr>
          <w:rFonts w:ascii="Verdana" w:eastAsia="Verdana" w:hAnsi="Verdana" w:cs="Verdana"/>
        </w:rPr>
        <w:t xml:space="preserve">two </w:t>
      </w:r>
      <w:r w:rsidR="6F01215C" w:rsidRPr="5FE521F8">
        <w:rPr>
          <w:rFonts w:ascii="Verdana" w:eastAsia="Verdana" w:hAnsi="Verdana" w:cs="Verdana"/>
        </w:rPr>
        <w:t xml:space="preserve">degree </w:t>
      </w:r>
      <w:commentRangeEnd w:id="150"/>
      <w:r w:rsidR="00CE6183">
        <w:rPr>
          <w:rStyle w:val="CommentReference"/>
        </w:rPr>
        <w:commentReference w:id="150"/>
      </w:r>
      <w:commentRangeEnd w:id="151"/>
      <w:r w:rsidR="00DF1163">
        <w:rPr>
          <w:rStyle w:val="CommentReference"/>
        </w:rPr>
        <w:commentReference w:id="151"/>
      </w:r>
      <w:r w:rsidR="009C43A1">
        <w:rPr>
          <w:rFonts w:ascii="Verdana" w:eastAsia="Verdana" w:hAnsi="Verdana" w:cs="Verdana"/>
        </w:rPr>
        <w:t>windows</w:t>
      </w:r>
      <w:r w:rsidR="6F01215C" w:rsidRPr="5FE521F8">
        <w:rPr>
          <w:rFonts w:ascii="Verdana" w:eastAsia="Verdana" w:hAnsi="Verdana" w:cs="Verdana"/>
        </w:rPr>
        <w:t xml:space="preserve"> </w:t>
      </w:r>
      <w:r w:rsidR="008829A9">
        <w:rPr>
          <w:rFonts w:ascii="Verdana" w:eastAsia="Verdana" w:hAnsi="Verdana" w:cs="Verdana"/>
        </w:rPr>
        <w:t>of</w:t>
      </w:r>
      <w:r w:rsidR="6F01215C" w:rsidRPr="5FE521F8">
        <w:rPr>
          <w:rFonts w:ascii="Verdana" w:eastAsia="Verdana" w:hAnsi="Verdana" w:cs="Verdana"/>
        </w:rPr>
        <w:t xml:space="preserve"> knee rotation</w:t>
      </w:r>
      <w:r w:rsidR="00AA46BA">
        <w:rPr>
          <w:rFonts w:ascii="Verdana" w:eastAsia="Verdana" w:hAnsi="Verdana" w:cs="Verdana"/>
        </w:rPr>
        <w:t xml:space="preserve"> </w:t>
      </w:r>
      <w:r w:rsidR="00F163CC">
        <w:rPr>
          <w:rFonts w:ascii="Verdana" w:eastAsia="Verdana" w:hAnsi="Verdana" w:cs="Verdana"/>
        </w:rPr>
        <w:fldChar w:fldCharType="begin"/>
      </w:r>
      <w:r w:rsidR="00C12374">
        <w:rPr>
          <w:rFonts w:ascii="Verdana" w:eastAsia="Verdana" w:hAnsi="Verdana" w:cs="Verdana"/>
        </w:rPr>
        <w:instrText xml:space="preserve"> ADDIN ZOTERO_ITEM CSL_CITATION {"citationID":"dvSfYDgi","properties":{"formattedCitation":"[21]","plainCitation":"[21]","noteIndex":0},"citationItems":[{"id":4,"uris":["http://zotero.org/users/13606484/items/Z5TTFMES"],"itemData":{"id":4,"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 </w:instrText>
      </w:r>
      <w:r w:rsidR="00F163CC">
        <w:rPr>
          <w:rFonts w:ascii="Verdana" w:eastAsia="Verdana" w:hAnsi="Verdana" w:cs="Verdana"/>
        </w:rPr>
        <w:fldChar w:fldCharType="separate"/>
      </w:r>
      <w:r w:rsidR="00285EAC" w:rsidRPr="00285EAC">
        <w:rPr>
          <w:rFonts w:ascii="Verdana" w:hAnsi="Verdana"/>
        </w:rPr>
        <w:t>[21]</w:t>
      </w:r>
      <w:r w:rsidR="00F163CC">
        <w:rPr>
          <w:rFonts w:ascii="Verdana" w:eastAsia="Verdana" w:hAnsi="Verdana" w:cs="Verdana"/>
        </w:rPr>
        <w:fldChar w:fldCharType="end"/>
      </w:r>
      <w:r w:rsidR="6F01215C" w:rsidRPr="5FE521F8">
        <w:rPr>
          <w:rFonts w:ascii="Verdana" w:eastAsia="Verdana" w:hAnsi="Verdana" w:cs="Verdana"/>
        </w:rPr>
        <w:t xml:space="preserve">. </w:t>
      </w:r>
      <w:commentRangeStart w:id="152"/>
      <w:commentRangeStart w:id="153"/>
      <w:r w:rsidR="6F01215C" w:rsidRPr="5FE521F8">
        <w:rPr>
          <w:rFonts w:ascii="Verdana" w:eastAsia="Verdana" w:hAnsi="Verdana" w:cs="Verdana"/>
        </w:rPr>
        <w:t xml:space="preserve">This process was repeated for the entire range of motion, </w:t>
      </w:r>
      <w:commentRangeEnd w:id="152"/>
      <w:r w:rsidR="00CE6183">
        <w:rPr>
          <w:rStyle w:val="CommentReference"/>
        </w:rPr>
        <w:commentReference w:id="152"/>
      </w:r>
      <w:commentRangeEnd w:id="153"/>
      <w:r w:rsidR="00160333">
        <w:rPr>
          <w:rStyle w:val="CommentReference"/>
        </w:rPr>
        <w:commentReference w:id="153"/>
      </w:r>
      <w:r w:rsidR="6F01215C" w:rsidRPr="5FE521F8">
        <w:rPr>
          <w:rFonts w:ascii="Verdana" w:eastAsia="Verdana" w:hAnsi="Verdana" w:cs="Verdana"/>
        </w:rPr>
        <w:t xml:space="preserve">ensuring </w:t>
      </w:r>
      <w:r w:rsidR="002F61E4">
        <w:rPr>
          <w:rFonts w:ascii="Verdana" w:eastAsia="Verdana" w:hAnsi="Verdana" w:cs="Verdana"/>
        </w:rPr>
        <w:t>complete</w:t>
      </w:r>
      <w:r w:rsidR="002F61E4" w:rsidRPr="5FE521F8">
        <w:rPr>
          <w:rFonts w:ascii="Verdana" w:eastAsia="Verdana" w:hAnsi="Verdana" w:cs="Verdana"/>
        </w:rPr>
        <w:t xml:space="preserve"> </w:t>
      </w:r>
      <w:r w:rsidR="6F01215C" w:rsidRPr="5FE521F8">
        <w:rPr>
          <w:rFonts w:ascii="Verdana" w:eastAsia="Verdana" w:hAnsi="Verdana" w:cs="Verdana"/>
        </w:rPr>
        <w:t>coverage</w:t>
      </w:r>
      <w:r w:rsidR="00D96E61">
        <w:rPr>
          <w:rFonts w:ascii="Verdana" w:eastAsia="Verdana" w:hAnsi="Verdana" w:cs="Verdana"/>
        </w:rPr>
        <w:t xml:space="preserve"> of the knee’s range of motion</w:t>
      </w:r>
      <w:r w:rsidR="6F01215C" w:rsidRPr="5FE521F8">
        <w:rPr>
          <w:rFonts w:ascii="Verdana" w:eastAsia="Verdana" w:hAnsi="Verdana" w:cs="Verdana"/>
        </w:rPr>
        <w:t>.</w:t>
      </w:r>
      <w:r w:rsidR="0061638A">
        <w:rPr>
          <w:rFonts w:ascii="Verdana" w:eastAsia="Verdana" w:hAnsi="Verdana" w:cs="Verdana"/>
        </w:rPr>
        <w:t xml:space="preserve"> </w:t>
      </w:r>
      <w:r w:rsidR="0061638A" w:rsidRPr="0061638A">
        <w:rPr>
          <w:rFonts w:ascii="Verdana" w:eastAsia="Verdana" w:hAnsi="Verdana" w:cs="Verdana"/>
        </w:rPr>
        <w:t xml:space="preserve">Image reconstruction was </w:t>
      </w:r>
      <w:r w:rsidR="00B240B0">
        <w:rPr>
          <w:rFonts w:ascii="Verdana" w:eastAsia="Verdana" w:hAnsi="Verdana" w:cs="Verdana"/>
        </w:rPr>
        <w:t>performed</w:t>
      </w:r>
      <w:r w:rsidR="0061638A" w:rsidRPr="0061638A">
        <w:rPr>
          <w:rFonts w:ascii="Verdana" w:eastAsia="Verdana" w:hAnsi="Verdana" w:cs="Verdana"/>
        </w:rPr>
        <w:t xml:space="preserve"> using the RIESLING (Radial Interstices Enable Speedy Low-volume </w:t>
      </w:r>
      <w:proofErr w:type="spellStart"/>
      <w:r w:rsidR="0061638A" w:rsidRPr="0061638A">
        <w:rPr>
          <w:rFonts w:ascii="Verdana" w:eastAsia="Verdana" w:hAnsi="Verdana" w:cs="Verdana"/>
        </w:rPr>
        <w:t>imagING</w:t>
      </w:r>
      <w:proofErr w:type="spellEnd"/>
      <w:r w:rsidR="0061638A" w:rsidRPr="0061638A">
        <w:rPr>
          <w:rFonts w:ascii="Verdana" w:eastAsia="Verdana" w:hAnsi="Verdana" w:cs="Verdana"/>
        </w:rPr>
        <w:t>) toolbox</w:t>
      </w:r>
      <w:r w:rsidR="00F163CC">
        <w:rPr>
          <w:rFonts w:ascii="Verdana" w:eastAsia="Verdana" w:hAnsi="Verdana" w:cs="Verdana"/>
        </w:rPr>
        <w:t xml:space="preserve"> </w:t>
      </w:r>
      <w:r w:rsidR="00405411">
        <w:rPr>
          <w:rFonts w:ascii="Verdana" w:eastAsia="Verdana" w:hAnsi="Verdana" w:cs="Verdana"/>
        </w:rPr>
        <w:fldChar w:fldCharType="begin"/>
      </w:r>
      <w:r w:rsidR="00C12374">
        <w:rPr>
          <w:rFonts w:ascii="Verdana" w:eastAsia="Verdana" w:hAnsi="Verdana" w:cs="Verdana"/>
        </w:rPr>
        <w:instrText xml:space="preserve"> ADDIN ZOTERO_ITEM CSL_CITATION {"citationID":"awOFoVY7","properties":{"formattedCitation":"[22]","plainCitation":"[22]","noteIndex":0},"citationItems":[{"id":381,"uris":["http://zotero.org/users/13606484/items/ZWA7FMSX"],"itemData":{"id":381,"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 </w:instrText>
      </w:r>
      <w:r w:rsidR="00405411">
        <w:rPr>
          <w:rFonts w:ascii="Verdana" w:eastAsia="Verdana" w:hAnsi="Verdana" w:cs="Verdana"/>
        </w:rPr>
        <w:fldChar w:fldCharType="separate"/>
      </w:r>
      <w:r w:rsidR="00285EAC" w:rsidRPr="00285EAC">
        <w:rPr>
          <w:rFonts w:ascii="Verdana" w:hAnsi="Verdana"/>
        </w:rPr>
        <w:t>[22]</w:t>
      </w:r>
      <w:r w:rsidR="00405411">
        <w:rPr>
          <w:rFonts w:ascii="Verdana" w:eastAsia="Verdana" w:hAnsi="Verdana" w:cs="Verdana"/>
        </w:rPr>
        <w:fldChar w:fldCharType="end"/>
      </w:r>
      <w:r w:rsidR="0061638A" w:rsidRPr="0061638A">
        <w:rPr>
          <w:rFonts w:ascii="Verdana" w:eastAsia="Verdana" w:hAnsi="Verdana" w:cs="Verdana"/>
        </w:rPr>
        <w:t xml:space="preserve">. This open-source software package is specifically designed for reconstructing non-Cartesian MRI data, employing advanced algorithms to </w:t>
      </w:r>
      <w:r w:rsidR="00B240B0" w:rsidRPr="0061638A">
        <w:rPr>
          <w:rFonts w:ascii="Verdana" w:eastAsia="Verdana" w:hAnsi="Verdana" w:cs="Verdana"/>
        </w:rPr>
        <w:t xml:space="preserve">efficiently </w:t>
      </w:r>
      <w:r w:rsidR="002139B1">
        <w:rPr>
          <w:rFonts w:ascii="Verdana" w:eastAsia="Verdana" w:hAnsi="Verdana" w:cs="Verdana"/>
        </w:rPr>
        <w:t>reconstruct</w:t>
      </w:r>
      <w:r w:rsidR="002139B1" w:rsidRPr="0061638A">
        <w:rPr>
          <w:rFonts w:ascii="Verdana" w:eastAsia="Verdana" w:hAnsi="Verdana" w:cs="Verdana"/>
        </w:rPr>
        <w:t xml:space="preserve"> </w:t>
      </w:r>
      <w:r w:rsidR="0061638A" w:rsidRPr="0061638A">
        <w:rPr>
          <w:rFonts w:ascii="Verdana" w:eastAsia="Verdana" w:hAnsi="Verdana" w:cs="Verdana"/>
        </w:rPr>
        <w:t>the radially sampled k-space data.</w:t>
      </w:r>
      <w:r w:rsidR="003A1F2F">
        <w:rPr>
          <w:rFonts w:ascii="Verdana" w:eastAsia="Verdana" w:hAnsi="Verdana" w:cs="Verdana"/>
        </w:rPr>
        <w:t xml:space="preserve"> Specifically, the </w:t>
      </w:r>
      <w:r w:rsidR="00B240B0">
        <w:rPr>
          <w:rFonts w:ascii="Verdana" w:eastAsia="Verdana" w:hAnsi="Verdana" w:cs="Verdana"/>
        </w:rPr>
        <w:t>“</w:t>
      </w:r>
      <w:r w:rsidR="003A1F2F">
        <w:rPr>
          <w:rFonts w:ascii="Verdana" w:eastAsia="Verdana" w:hAnsi="Verdana" w:cs="Verdana"/>
        </w:rPr>
        <w:t>Alternating Direction Method of Multipliers</w:t>
      </w:r>
      <w:r w:rsidR="00B240B0">
        <w:rPr>
          <w:rFonts w:ascii="Verdana" w:eastAsia="Verdana" w:hAnsi="Verdana" w:cs="Verdana"/>
        </w:rPr>
        <w:t>”</w:t>
      </w:r>
      <w:r w:rsidR="003A1F2F">
        <w:rPr>
          <w:rFonts w:ascii="Verdana" w:eastAsia="Verdana" w:hAnsi="Verdana" w:cs="Verdana"/>
        </w:rPr>
        <w:t xml:space="preserve"> algorithm within RIESLING was </w:t>
      </w:r>
      <w:r w:rsidR="00B240B0">
        <w:rPr>
          <w:rFonts w:ascii="Verdana" w:eastAsia="Verdana" w:hAnsi="Verdana" w:cs="Verdana"/>
        </w:rPr>
        <w:t>used</w:t>
      </w:r>
      <w:r w:rsidR="003A1F2F">
        <w:rPr>
          <w:rFonts w:ascii="Verdana" w:eastAsia="Verdana" w:hAnsi="Verdana" w:cs="Verdana"/>
        </w:rPr>
        <w:t xml:space="preserve">, with </w:t>
      </w:r>
      <w:r w:rsidR="00B240B0">
        <w:rPr>
          <w:rFonts w:ascii="Verdana" w:eastAsia="Verdana" w:hAnsi="Verdana" w:cs="Verdana"/>
        </w:rPr>
        <w:t>“</w:t>
      </w:r>
      <w:r w:rsidR="003A1F2F">
        <w:rPr>
          <w:rFonts w:ascii="Verdana" w:eastAsia="Verdana" w:hAnsi="Verdana" w:cs="Verdana"/>
        </w:rPr>
        <w:t>Total Generalized Variation</w:t>
      </w:r>
      <w:r w:rsidR="00B240B0">
        <w:rPr>
          <w:rFonts w:ascii="Verdana" w:eastAsia="Verdana" w:hAnsi="Verdana" w:cs="Verdana"/>
        </w:rPr>
        <w:t>”</w:t>
      </w:r>
      <w:r w:rsidR="003A1F2F">
        <w:rPr>
          <w:rFonts w:ascii="Verdana" w:eastAsia="Verdana" w:hAnsi="Verdana" w:cs="Verdana"/>
        </w:rPr>
        <w:t xml:space="preserve"> regularization</w:t>
      </w:r>
      <w:r w:rsidR="00C12374">
        <w:rPr>
          <w:rFonts w:ascii="Verdana" w:eastAsia="Verdana" w:hAnsi="Verdana" w:cs="Verdana"/>
        </w:rPr>
        <w:t xml:space="preserve"> </w:t>
      </w:r>
      <w:r w:rsidR="00C12374">
        <w:rPr>
          <w:rFonts w:ascii="Verdana" w:eastAsia="Verdana" w:hAnsi="Verdana" w:cs="Verdana"/>
        </w:rPr>
        <w:fldChar w:fldCharType="begin"/>
      </w:r>
      <w:r w:rsidR="000220B4">
        <w:rPr>
          <w:rFonts w:ascii="Verdana" w:eastAsia="Verdana" w:hAnsi="Verdana" w:cs="Verdana"/>
        </w:rPr>
        <w:instrText xml:space="preserve"> ADDIN ZOTERO_ITEM CSL_CITATION {"citationID":"FnW9aHsM","properties":{"formattedCitation":"[23,24]","plainCitation":"[23,24]","noteIndex":0},"citationItems":[{"id":404,"uris":["http://zotero.org/users/13606484/items/JWJYB7YH"],"itemData":{"id":404,"type":"article-journal","container-title":"Foundations and Trends® in Machine Learning","DOI":"10.1561/2200000016","ISSN":"1935-8237, 1935-8245","issue":"1","journalAbbreviation":"FNT in Machine Learning","language":"en","page":"1-122","source":"DOI.org (Crossref)","title":"Distributed Optimization and Statistical Learning via the Alternating Direction Method of Multipliers","volume":"3","author":[{"family":"Boyd","given":"Stephen"}],"issued":{"date-parts":[["2010"]]}}},{"id":406,"uris":["http://zotero.org/users/13606484/items/PW2PHDXK"],"itemData":{"id":406,"type":"article-journal","container-title":"SIAM Journal on Imaging Sciences","DOI":"10.1137/090769521","ISSN":"1936-4954","issue":"3","journalAbbreviation":"SIAM J. Imaging Sci.","language":"en","page":"492-526","source":"DOI.org (Crossref)","title":"Total Generalized Variation","volume":"3","author":[{"family":"Bredies","given":"Kristian"},{"family":"Kunisch","given":"Karl"},{"family":"Pock","given":"Thomas"}],"issued":{"date-parts":[["2010",1]]}}}],"schema":"https://github.com/citation-style-language/schema/raw/master/csl-citation.json"} </w:instrText>
      </w:r>
      <w:r w:rsidR="00C12374">
        <w:rPr>
          <w:rFonts w:ascii="Verdana" w:eastAsia="Verdana" w:hAnsi="Verdana" w:cs="Verdana"/>
        </w:rPr>
        <w:fldChar w:fldCharType="separate"/>
      </w:r>
      <w:r w:rsidR="000220B4" w:rsidRPr="000220B4">
        <w:rPr>
          <w:rFonts w:ascii="Verdana" w:hAnsi="Verdana"/>
        </w:rPr>
        <w:t>[23,24]</w:t>
      </w:r>
      <w:r w:rsidR="00C12374">
        <w:rPr>
          <w:rFonts w:ascii="Verdana" w:eastAsia="Verdana" w:hAnsi="Verdana" w:cs="Verdana"/>
        </w:rPr>
        <w:fldChar w:fldCharType="end"/>
      </w:r>
      <w:r w:rsidR="003A1F2F">
        <w:rPr>
          <w:rFonts w:ascii="Verdana" w:eastAsia="Verdana" w:hAnsi="Verdana" w:cs="Verdana"/>
        </w:rPr>
        <w:t xml:space="preserve">. A regularization strength of 0.05 was used, which was empirically determined to balance noise suppression and edge sharpness. </w:t>
      </w:r>
      <w:r w:rsidR="6F01215C" w:rsidRPr="5FE521F8">
        <w:rPr>
          <w:rFonts w:ascii="Verdana" w:eastAsia="Verdana" w:hAnsi="Verdana" w:cs="Verdana"/>
        </w:rPr>
        <w:t xml:space="preserve">Image reconstruction was performed separately for </w:t>
      </w:r>
      <w:r w:rsidR="00B240B0">
        <w:rPr>
          <w:rFonts w:ascii="Verdana" w:eastAsia="Verdana" w:hAnsi="Verdana" w:cs="Verdana"/>
        </w:rPr>
        <w:t xml:space="preserve">knee </w:t>
      </w:r>
      <w:r w:rsidR="6F01215C" w:rsidRPr="5FE521F8">
        <w:rPr>
          <w:rFonts w:ascii="Verdana" w:eastAsia="Verdana" w:hAnsi="Verdana" w:cs="Verdana"/>
        </w:rPr>
        <w:t xml:space="preserve">extension (upward leg movement) </w:t>
      </w:r>
      <w:r w:rsidR="00B240B0">
        <w:rPr>
          <w:rFonts w:ascii="Verdana" w:eastAsia="Verdana" w:hAnsi="Verdana" w:cs="Verdana"/>
        </w:rPr>
        <w:t xml:space="preserve">and knee </w:t>
      </w:r>
      <w:r w:rsidR="00B240B0" w:rsidRPr="5FE521F8">
        <w:rPr>
          <w:rFonts w:ascii="Verdana" w:eastAsia="Verdana" w:hAnsi="Verdana" w:cs="Verdana"/>
        </w:rPr>
        <w:t xml:space="preserve">flexion (downward leg movement) </w:t>
      </w:r>
      <w:r w:rsidR="6F01215C" w:rsidRPr="5FE521F8">
        <w:rPr>
          <w:rFonts w:ascii="Verdana" w:eastAsia="Verdana" w:hAnsi="Verdana" w:cs="Verdana"/>
        </w:rPr>
        <w:t xml:space="preserve">to account for </w:t>
      </w:r>
      <w:r w:rsidR="00B240B0">
        <w:rPr>
          <w:rFonts w:ascii="Verdana" w:eastAsia="Verdana" w:hAnsi="Verdana" w:cs="Verdana"/>
        </w:rPr>
        <w:t xml:space="preserve">biomechanical </w:t>
      </w:r>
      <w:r w:rsidR="6F01215C" w:rsidRPr="5FE521F8">
        <w:rPr>
          <w:rFonts w:ascii="Verdana" w:eastAsia="Verdana" w:hAnsi="Verdana" w:cs="Verdana"/>
        </w:rPr>
        <w:t>differences.</w:t>
      </w:r>
    </w:p>
    <w:p w14:paraId="75F020A3" w14:textId="520D4881" w:rsidR="6F01215C" w:rsidRPr="0076400E" w:rsidRDefault="6F01215C" w:rsidP="00662A7A">
      <w:pPr>
        <w:spacing w:line="360" w:lineRule="auto"/>
        <w:jc w:val="both"/>
        <w:rPr>
          <w:rFonts w:ascii="Verdana" w:eastAsia="Verdana" w:hAnsi="Verdana" w:cs="Verdana"/>
        </w:rPr>
      </w:pPr>
      <w:r w:rsidRPr="5FE521F8">
        <w:rPr>
          <w:rFonts w:ascii="Verdana" w:eastAsia="Verdana" w:hAnsi="Verdana" w:cs="Verdana"/>
        </w:rPr>
        <w:t xml:space="preserve">The final reconstructed </w:t>
      </w:r>
      <w:proofErr w:type="spellStart"/>
      <w:r w:rsidR="1924C6AD" w:rsidRPr="5FE521F8">
        <w:rPr>
          <w:rFonts w:ascii="Verdana" w:eastAsia="Verdana" w:hAnsi="Verdana" w:cs="Verdana"/>
        </w:rPr>
        <w:t>2D</w:t>
      </w:r>
      <w:proofErr w:type="spellEnd"/>
      <w:r w:rsidR="1924C6AD" w:rsidRPr="5FE521F8">
        <w:rPr>
          <w:rFonts w:ascii="Verdana" w:eastAsia="Verdana" w:hAnsi="Verdana" w:cs="Verdana"/>
        </w:rPr>
        <w:t xml:space="preserve">-CINE </w:t>
      </w:r>
      <w:r w:rsidR="008829A9">
        <w:rPr>
          <w:rFonts w:ascii="Verdana" w:eastAsia="Verdana" w:hAnsi="Verdana" w:cs="Verdana"/>
        </w:rPr>
        <w:t>datasets had a varying</w:t>
      </w:r>
      <w:r w:rsidRPr="5FE521F8">
        <w:rPr>
          <w:rFonts w:ascii="Verdana" w:eastAsia="Verdana" w:hAnsi="Verdana" w:cs="Verdana"/>
        </w:rPr>
        <w:t xml:space="preserve"> number of frames based on each participant's </w:t>
      </w:r>
      <w:r w:rsidR="008829A9">
        <w:rPr>
          <w:rFonts w:ascii="Verdana" w:eastAsia="Verdana" w:hAnsi="Verdana" w:cs="Verdana"/>
        </w:rPr>
        <w:t>achievable</w:t>
      </w:r>
      <w:r w:rsidR="008829A9" w:rsidRPr="5FE521F8">
        <w:rPr>
          <w:rFonts w:ascii="Verdana" w:eastAsia="Verdana" w:hAnsi="Verdana" w:cs="Verdana"/>
        </w:rPr>
        <w:t xml:space="preserve"> </w:t>
      </w:r>
      <w:r w:rsidRPr="5FE521F8">
        <w:rPr>
          <w:rFonts w:ascii="Verdana" w:eastAsia="Verdana" w:hAnsi="Verdana" w:cs="Verdana"/>
        </w:rPr>
        <w:t>range of motion.</w:t>
      </w:r>
      <w:r w:rsidR="00CB3159">
        <w:rPr>
          <w:rFonts w:ascii="Verdana" w:eastAsia="Verdana" w:hAnsi="Verdana" w:cs="Verdana"/>
        </w:rPr>
        <w:t xml:space="preserve"> Participants with a larger range of motion had more frames available </w:t>
      </w:r>
      <w:r w:rsidR="00BF3D92">
        <w:rPr>
          <w:rFonts w:ascii="Verdana" w:eastAsia="Verdana" w:hAnsi="Verdana" w:cs="Verdana"/>
        </w:rPr>
        <w:t xml:space="preserve">after </w:t>
      </w:r>
      <w:r w:rsidR="00CB3159">
        <w:rPr>
          <w:rFonts w:ascii="Verdana" w:eastAsia="Verdana" w:hAnsi="Verdana" w:cs="Verdana"/>
        </w:rPr>
        <w:t>reconstruction as compared to participants with</w:t>
      </w:r>
      <w:r w:rsidR="001B0F22">
        <w:rPr>
          <w:rFonts w:ascii="Verdana" w:eastAsia="Verdana" w:hAnsi="Verdana" w:cs="Verdana"/>
        </w:rPr>
        <w:t xml:space="preserve"> a</w:t>
      </w:r>
      <w:r w:rsidR="00CB3159">
        <w:rPr>
          <w:rFonts w:ascii="Verdana" w:eastAsia="Verdana" w:hAnsi="Verdana" w:cs="Verdana"/>
        </w:rPr>
        <w:t xml:space="preserve"> lower range of motion.</w:t>
      </w:r>
      <w:r w:rsidRPr="5FE521F8">
        <w:rPr>
          <w:rFonts w:ascii="Verdana" w:eastAsia="Verdana" w:hAnsi="Verdana" w:cs="Verdana"/>
        </w:rPr>
        <w:t xml:space="preserve"> </w:t>
      </w:r>
      <w:r w:rsidR="00305068" w:rsidRPr="00305068">
        <w:rPr>
          <w:rFonts w:ascii="Verdana" w:eastAsia="Verdana" w:hAnsi="Verdana" w:cs="Verdana"/>
          <w:b/>
          <w:bCs/>
        </w:rPr>
        <w:t xml:space="preserve">Figure 1 </w:t>
      </w:r>
      <w:r w:rsidR="008829A9">
        <w:rPr>
          <w:rFonts w:ascii="Verdana" w:eastAsia="Verdana" w:hAnsi="Verdana" w:cs="Verdana"/>
        </w:rPr>
        <w:t>shows</w:t>
      </w:r>
      <w:r w:rsidR="008829A9" w:rsidRPr="00305068">
        <w:rPr>
          <w:rFonts w:ascii="Verdana" w:eastAsia="Verdana" w:hAnsi="Verdana" w:cs="Verdana"/>
        </w:rPr>
        <w:t xml:space="preserve"> </w:t>
      </w:r>
      <w:r w:rsidR="00305068" w:rsidRPr="00305068">
        <w:rPr>
          <w:rFonts w:ascii="Verdana" w:eastAsia="Verdana" w:hAnsi="Verdana" w:cs="Verdana"/>
        </w:rPr>
        <w:t xml:space="preserve">a series of reconstructed frames from a single dataset, showcasing the progression of knee motion </w:t>
      </w:r>
      <w:r w:rsidR="00831489">
        <w:rPr>
          <w:rFonts w:ascii="Verdana" w:eastAsia="Verdana" w:hAnsi="Verdana" w:cs="Verdana"/>
        </w:rPr>
        <w:t>from</w:t>
      </w:r>
      <w:r w:rsidR="00831489" w:rsidRPr="00305068">
        <w:rPr>
          <w:rFonts w:ascii="Verdana" w:eastAsia="Verdana" w:hAnsi="Verdana" w:cs="Verdana"/>
        </w:rPr>
        <w:t xml:space="preserve"> </w:t>
      </w:r>
      <w:r w:rsidR="00FB073F">
        <w:rPr>
          <w:rFonts w:ascii="Verdana" w:eastAsia="Verdana" w:hAnsi="Verdana" w:cs="Verdana"/>
        </w:rPr>
        <w:t xml:space="preserve">a </w:t>
      </w:r>
      <w:r w:rsidR="00831489">
        <w:rPr>
          <w:rFonts w:ascii="Verdana" w:eastAsia="Verdana" w:hAnsi="Verdana" w:cs="Verdana"/>
        </w:rPr>
        <w:t>flex</w:t>
      </w:r>
      <w:r w:rsidR="00FB073F">
        <w:rPr>
          <w:rFonts w:ascii="Verdana" w:eastAsia="Verdana" w:hAnsi="Verdana" w:cs="Verdana"/>
        </w:rPr>
        <w:t>ed position</w:t>
      </w:r>
      <w:r w:rsidR="00831489">
        <w:rPr>
          <w:rFonts w:ascii="Verdana" w:eastAsia="Verdana" w:hAnsi="Verdana" w:cs="Verdana"/>
        </w:rPr>
        <w:t>, to exten</w:t>
      </w:r>
      <w:r w:rsidR="00FB073F">
        <w:rPr>
          <w:rFonts w:ascii="Verdana" w:eastAsia="Verdana" w:hAnsi="Verdana" w:cs="Verdana"/>
        </w:rPr>
        <w:t>ded position</w:t>
      </w:r>
      <w:r w:rsidR="00831489">
        <w:rPr>
          <w:rFonts w:ascii="Verdana" w:eastAsia="Verdana" w:hAnsi="Verdana" w:cs="Verdana"/>
        </w:rPr>
        <w:t>, back to flex</w:t>
      </w:r>
      <w:r w:rsidR="00FB073F">
        <w:rPr>
          <w:rFonts w:ascii="Verdana" w:eastAsia="Verdana" w:hAnsi="Verdana" w:cs="Verdana"/>
        </w:rPr>
        <w:t>ed posit</w:t>
      </w:r>
      <w:r w:rsidR="00831489">
        <w:rPr>
          <w:rFonts w:ascii="Verdana" w:eastAsia="Verdana" w:hAnsi="Verdana" w:cs="Verdana"/>
        </w:rPr>
        <w:t xml:space="preserve">ion, which are used subsequently as the </w:t>
      </w:r>
      <w:r w:rsidR="004F3A37">
        <w:rPr>
          <w:rFonts w:ascii="Verdana" w:eastAsia="Verdana" w:hAnsi="Verdana" w:cs="Verdana"/>
        </w:rPr>
        <w:t xml:space="preserve">input data for </w:t>
      </w:r>
      <w:r w:rsidR="00831489">
        <w:rPr>
          <w:rFonts w:ascii="Verdana" w:eastAsia="Verdana" w:hAnsi="Verdana" w:cs="Verdana"/>
        </w:rPr>
        <w:t xml:space="preserve">bone </w:t>
      </w:r>
      <w:r w:rsidR="004F3A37">
        <w:rPr>
          <w:rFonts w:ascii="Verdana" w:eastAsia="Verdana" w:hAnsi="Verdana" w:cs="Verdana"/>
        </w:rPr>
        <w:t>segmentation and tracking</w:t>
      </w:r>
      <w:r w:rsidR="00305068">
        <w:rPr>
          <w:rFonts w:ascii="Verdana" w:eastAsia="Verdana" w:hAnsi="Verdana" w:cs="Verdana"/>
        </w:rPr>
        <w:t>.</w:t>
      </w:r>
    </w:p>
    <w:p w14:paraId="098B081E" w14:textId="439AB82B" w:rsidR="32BC0743" w:rsidRDefault="32BC0743" w:rsidP="5FE521F8">
      <w:pPr>
        <w:spacing w:line="360" w:lineRule="auto"/>
        <w:rPr>
          <w:rFonts w:ascii="Verdana" w:eastAsia="Verdana" w:hAnsi="Verdana" w:cs="Verdana"/>
          <w:u w:val="single"/>
        </w:rPr>
      </w:pPr>
      <w:r w:rsidRPr="5FE521F8">
        <w:rPr>
          <w:rFonts w:ascii="Verdana" w:eastAsia="Verdana" w:hAnsi="Verdana" w:cs="Verdana"/>
          <w:u w:val="single"/>
        </w:rPr>
        <w:t xml:space="preserve">2.2 </w:t>
      </w:r>
      <w:r w:rsidR="005C1B41">
        <w:rPr>
          <w:rFonts w:ascii="Verdana" w:eastAsia="Verdana" w:hAnsi="Verdana" w:cs="Verdana"/>
          <w:u w:val="single"/>
        </w:rPr>
        <w:t>Semi-</w:t>
      </w:r>
      <w:r w:rsidR="0047266F">
        <w:rPr>
          <w:rFonts w:ascii="Verdana" w:eastAsia="Verdana" w:hAnsi="Verdana" w:cs="Verdana"/>
          <w:u w:val="single"/>
        </w:rPr>
        <w:t>A</w:t>
      </w:r>
      <w:r w:rsidR="005C1B41">
        <w:rPr>
          <w:rFonts w:ascii="Verdana" w:eastAsia="Verdana" w:hAnsi="Verdana" w:cs="Verdana"/>
          <w:u w:val="single"/>
        </w:rPr>
        <w:t xml:space="preserve">utomated </w:t>
      </w:r>
      <w:r w:rsidR="0047266F">
        <w:rPr>
          <w:rFonts w:ascii="Verdana" w:eastAsia="Verdana" w:hAnsi="Verdana" w:cs="Verdana"/>
          <w:u w:val="single"/>
        </w:rPr>
        <w:t>B</w:t>
      </w:r>
      <w:r w:rsidR="005C1B41">
        <w:rPr>
          <w:rFonts w:ascii="Verdana" w:eastAsia="Verdana" w:hAnsi="Verdana" w:cs="Verdana"/>
          <w:u w:val="single"/>
        </w:rPr>
        <w:t xml:space="preserve">one </w:t>
      </w:r>
      <w:r w:rsidR="0047266F">
        <w:rPr>
          <w:rFonts w:ascii="Verdana" w:eastAsia="Verdana" w:hAnsi="Verdana" w:cs="Verdana"/>
          <w:u w:val="single"/>
        </w:rPr>
        <w:t>T</w:t>
      </w:r>
      <w:r w:rsidR="005C1B41">
        <w:rPr>
          <w:rFonts w:ascii="Verdana" w:eastAsia="Verdana" w:hAnsi="Verdana" w:cs="Verdana"/>
          <w:u w:val="single"/>
        </w:rPr>
        <w:t>racking</w:t>
      </w:r>
    </w:p>
    <w:p w14:paraId="24D516E0" w14:textId="2CADCD9C" w:rsidR="33B09C27" w:rsidRDefault="001F7579" w:rsidP="00A52972">
      <w:pPr>
        <w:spacing w:line="360" w:lineRule="auto"/>
        <w:jc w:val="both"/>
        <w:rPr>
          <w:rFonts w:ascii="Verdana" w:eastAsia="Verdana" w:hAnsi="Verdana" w:cs="Verdana"/>
        </w:rPr>
      </w:pPr>
      <w:r>
        <w:rPr>
          <w:rFonts w:ascii="Verdana" w:eastAsia="Verdana" w:hAnsi="Verdana" w:cs="Verdana"/>
        </w:rPr>
        <w:t>For</w:t>
      </w:r>
      <w:r w:rsidR="33B09C27" w:rsidRPr="5FE521F8">
        <w:rPr>
          <w:rFonts w:ascii="Verdana" w:eastAsia="Verdana" w:hAnsi="Verdana" w:cs="Verdana"/>
        </w:rPr>
        <w:t xml:space="preserve"> semi-automat</w:t>
      </w:r>
      <w:r w:rsidR="00B5302D">
        <w:rPr>
          <w:rFonts w:ascii="Verdana" w:eastAsia="Verdana" w:hAnsi="Verdana" w:cs="Verdana"/>
        </w:rPr>
        <w:t>ed</w:t>
      </w:r>
      <w:r w:rsidR="33B09C27" w:rsidRPr="5FE521F8">
        <w:rPr>
          <w:rFonts w:ascii="Verdana" w:eastAsia="Verdana" w:hAnsi="Verdana" w:cs="Verdana"/>
        </w:rPr>
        <w:t xml:space="preserve"> </w:t>
      </w:r>
      <w:r w:rsidR="005C1B41">
        <w:rPr>
          <w:rFonts w:ascii="Verdana" w:eastAsia="Verdana" w:hAnsi="Verdana" w:cs="Verdana"/>
        </w:rPr>
        <w:t>tracking</w:t>
      </w:r>
      <w:r w:rsidR="33B09C27" w:rsidRPr="5FE521F8">
        <w:rPr>
          <w:rFonts w:ascii="Verdana" w:eastAsia="Verdana" w:hAnsi="Verdana" w:cs="Verdana"/>
        </w:rPr>
        <w:t xml:space="preserve"> of the tibia and femur</w:t>
      </w:r>
      <w:r w:rsidR="00B5302D">
        <w:rPr>
          <w:rFonts w:ascii="Verdana" w:eastAsia="Verdana" w:hAnsi="Verdana" w:cs="Verdana"/>
        </w:rPr>
        <w:t>,</w:t>
      </w:r>
      <w:r w:rsidR="33B09C27" w:rsidRPr="5FE521F8">
        <w:rPr>
          <w:rFonts w:ascii="Verdana" w:eastAsia="Verdana" w:hAnsi="Verdana" w:cs="Verdana"/>
        </w:rPr>
        <w:t xml:space="preserve"> </w:t>
      </w:r>
      <w:r>
        <w:rPr>
          <w:rFonts w:ascii="Verdana" w:eastAsia="Verdana" w:hAnsi="Verdana" w:cs="Verdana"/>
        </w:rPr>
        <w:t>the following</w:t>
      </w:r>
      <w:r w:rsidR="33B09C27" w:rsidRPr="5FE521F8">
        <w:rPr>
          <w:rFonts w:ascii="Verdana" w:eastAsia="Verdana" w:hAnsi="Verdana" w:cs="Verdana"/>
        </w:rPr>
        <w:t xml:space="preserve"> </w:t>
      </w:r>
      <w:r>
        <w:rPr>
          <w:rFonts w:ascii="Verdana" w:eastAsia="Verdana" w:hAnsi="Verdana" w:cs="Verdana"/>
        </w:rPr>
        <w:t xml:space="preserve">tracking </w:t>
      </w:r>
      <w:r w:rsidR="33B09C27" w:rsidRPr="5FE521F8">
        <w:rPr>
          <w:rFonts w:ascii="Verdana" w:eastAsia="Verdana" w:hAnsi="Verdana" w:cs="Verdana"/>
        </w:rPr>
        <w:t xml:space="preserve">algorithm </w:t>
      </w:r>
      <w:r>
        <w:rPr>
          <w:rFonts w:ascii="Verdana" w:eastAsia="Verdana" w:hAnsi="Verdana" w:cs="Verdana"/>
        </w:rPr>
        <w:t xml:space="preserve">was </w:t>
      </w:r>
      <w:r w:rsidR="33B09C27" w:rsidRPr="5FE521F8">
        <w:rPr>
          <w:rFonts w:ascii="Verdana" w:eastAsia="Verdana" w:hAnsi="Verdana" w:cs="Verdana"/>
        </w:rPr>
        <w:t>implemented in Python</w:t>
      </w:r>
      <w:r w:rsidR="0061638A">
        <w:rPr>
          <w:rFonts w:ascii="Verdana" w:eastAsia="Verdana" w:hAnsi="Verdana" w:cs="Verdana"/>
        </w:rPr>
        <w:t xml:space="preserve"> (</w:t>
      </w:r>
      <w:proofErr w:type="spellStart"/>
      <w:r w:rsidR="0061638A">
        <w:rPr>
          <w:rFonts w:ascii="Verdana" w:eastAsia="Verdana" w:hAnsi="Verdana" w:cs="Verdana"/>
        </w:rPr>
        <w:t>v.3.11.5</w:t>
      </w:r>
      <w:proofErr w:type="spellEnd"/>
      <w:r w:rsidR="0061638A">
        <w:rPr>
          <w:rFonts w:ascii="Verdana" w:eastAsia="Verdana" w:hAnsi="Verdana" w:cs="Verdana"/>
        </w:rPr>
        <w:t>)</w:t>
      </w:r>
      <w:r w:rsidR="001D1A49">
        <w:rPr>
          <w:rFonts w:ascii="Verdana" w:eastAsia="Verdana" w:hAnsi="Verdana" w:cs="Verdana"/>
        </w:rPr>
        <w:t xml:space="preserve">. </w:t>
      </w:r>
      <w:r w:rsidR="001D1A49" w:rsidRPr="001D1A49">
        <w:rPr>
          <w:rFonts w:ascii="Verdana" w:eastAsia="Verdana" w:hAnsi="Verdana" w:cs="Verdana"/>
          <w:b/>
          <w:bCs/>
        </w:rPr>
        <w:t>Figure 2</w:t>
      </w:r>
      <w:r w:rsidR="001D1A49" w:rsidRPr="001D1A49">
        <w:rPr>
          <w:rFonts w:ascii="Verdana" w:eastAsia="Verdana" w:hAnsi="Verdana" w:cs="Verdana"/>
        </w:rPr>
        <w:t xml:space="preserve"> provides a schematic overview of this tracking pipeline, which consists of the following steps:</w:t>
      </w:r>
    </w:p>
    <w:p w14:paraId="59278B88" w14:textId="41AC7E0F" w:rsidR="33B09C27" w:rsidRDefault="33B09C27" w:rsidP="00CC72BA">
      <w:pPr>
        <w:spacing w:line="360" w:lineRule="auto"/>
        <w:jc w:val="both"/>
      </w:pPr>
      <w:r w:rsidRPr="5FE521F8">
        <w:rPr>
          <w:rFonts w:ascii="Verdana" w:eastAsia="Verdana" w:hAnsi="Verdana" w:cs="Verdana"/>
        </w:rPr>
        <w:t>(I) Edge Detection: The Canny edge detection algorithm was applied to each frame</w:t>
      </w:r>
      <w:r w:rsidR="0000375E">
        <w:rPr>
          <w:rFonts w:ascii="Verdana" w:eastAsia="Verdana" w:hAnsi="Verdana" w:cs="Verdana"/>
        </w:rPr>
        <w:t xml:space="preserve"> to identify the boundaries of the tibia and femur</w:t>
      </w:r>
      <w:r w:rsidR="00965533">
        <w:rPr>
          <w:rFonts w:ascii="Verdana" w:eastAsia="Verdana" w:hAnsi="Verdana" w:cs="Verdana"/>
        </w:rPr>
        <w:t xml:space="preserve"> </w:t>
      </w:r>
      <w:r w:rsidR="00CB2C4C">
        <w:rPr>
          <w:rFonts w:ascii="Verdana" w:eastAsia="Verdana" w:hAnsi="Verdana" w:cs="Verdana"/>
        </w:rPr>
        <w:fldChar w:fldCharType="begin"/>
      </w:r>
      <w:r w:rsidR="000220B4">
        <w:rPr>
          <w:rFonts w:ascii="Verdana" w:eastAsia="Verdana" w:hAnsi="Verdana" w:cs="Verdana"/>
        </w:rPr>
        <w:instrText xml:space="preserve"> ADDIN ZOTERO_ITEM CSL_CITATION {"citationID":"YbX0tnUx","properties":{"formattedCitation":"[25]","plainCitation":"[25]","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sidR="00CB2C4C">
        <w:rPr>
          <w:rFonts w:ascii="Verdana" w:eastAsia="Verdana" w:hAnsi="Verdana" w:cs="Verdana"/>
        </w:rPr>
        <w:fldChar w:fldCharType="separate"/>
      </w:r>
      <w:r w:rsidR="000220B4" w:rsidRPr="000220B4">
        <w:rPr>
          <w:rFonts w:ascii="Verdana" w:hAnsi="Verdana"/>
        </w:rPr>
        <w:t>[25]</w:t>
      </w:r>
      <w:r w:rsidR="00CB2C4C">
        <w:rPr>
          <w:rFonts w:ascii="Verdana" w:eastAsia="Verdana" w:hAnsi="Verdana" w:cs="Verdana"/>
        </w:rPr>
        <w:fldChar w:fldCharType="end"/>
      </w:r>
      <w:r w:rsidRPr="5FE521F8">
        <w:rPr>
          <w:rFonts w:ascii="Verdana" w:eastAsia="Verdana" w:hAnsi="Verdana" w:cs="Verdana"/>
        </w:rPr>
        <w:t xml:space="preserve">. Parameters </w:t>
      </w:r>
      <w:r w:rsidR="005850ED">
        <w:rPr>
          <w:rFonts w:ascii="Verdana" w:eastAsia="Verdana" w:hAnsi="Verdana" w:cs="Verdana"/>
        </w:rPr>
        <w:t xml:space="preserve">such as gradient thresholds and </w:t>
      </w:r>
      <w:r w:rsidR="00F1030C">
        <w:rPr>
          <w:rFonts w:ascii="Verdana" w:eastAsia="Verdana" w:hAnsi="Verdana" w:cs="Verdana"/>
        </w:rPr>
        <w:t>Gaussian</w:t>
      </w:r>
      <w:r w:rsidR="005850ED">
        <w:rPr>
          <w:rFonts w:ascii="Verdana" w:eastAsia="Verdana" w:hAnsi="Verdana" w:cs="Verdana"/>
        </w:rPr>
        <w:t xml:space="preserve"> blur</w:t>
      </w:r>
      <w:r w:rsidR="00F1030C">
        <w:rPr>
          <w:rFonts w:ascii="Verdana" w:eastAsia="Verdana" w:hAnsi="Verdana" w:cs="Verdana"/>
        </w:rPr>
        <w:t xml:space="preserve"> strength</w:t>
      </w:r>
      <w:r w:rsidR="005850ED">
        <w:rPr>
          <w:rFonts w:ascii="Verdana" w:eastAsia="Verdana" w:hAnsi="Verdana" w:cs="Verdana"/>
        </w:rPr>
        <w:t xml:space="preserve"> </w:t>
      </w:r>
      <w:r w:rsidRPr="5FE521F8">
        <w:rPr>
          <w:rFonts w:ascii="Verdana" w:eastAsia="Verdana" w:hAnsi="Verdana" w:cs="Verdana"/>
        </w:rPr>
        <w:t xml:space="preserve">were optimized </w:t>
      </w:r>
      <w:r w:rsidR="00F704F5">
        <w:rPr>
          <w:rFonts w:ascii="Verdana" w:eastAsia="Verdana" w:hAnsi="Verdana" w:cs="Verdana"/>
        </w:rPr>
        <w:t xml:space="preserve">manually </w:t>
      </w:r>
      <w:r w:rsidRPr="5FE521F8">
        <w:rPr>
          <w:rFonts w:ascii="Verdana" w:eastAsia="Verdana" w:hAnsi="Verdana" w:cs="Verdana"/>
        </w:rPr>
        <w:t xml:space="preserve">to </w:t>
      </w:r>
      <w:r w:rsidR="006F2B1C">
        <w:rPr>
          <w:rFonts w:ascii="Verdana" w:eastAsia="Verdana" w:hAnsi="Verdana" w:cs="Verdana"/>
        </w:rPr>
        <w:t xml:space="preserve">isolate the bone edges. </w:t>
      </w:r>
      <w:r w:rsidR="00ED2A07">
        <w:rPr>
          <w:rFonts w:ascii="Verdana" w:eastAsia="Verdana" w:hAnsi="Verdana" w:cs="Verdana"/>
        </w:rPr>
        <w:t xml:space="preserve">This step resulted in binary images highlighting the detected edges, including the interior cortical bone boundaries. </w:t>
      </w:r>
    </w:p>
    <w:p w14:paraId="1D18580F" w14:textId="32D819F4" w:rsidR="0B57FC33" w:rsidRPr="006F50D0" w:rsidRDefault="0B57FC33" w:rsidP="00CC72BA">
      <w:pPr>
        <w:spacing w:line="360" w:lineRule="auto"/>
        <w:jc w:val="both"/>
        <w:rPr>
          <w:rFonts w:ascii="Verdana" w:eastAsia="Verdana" w:hAnsi="Verdana" w:cs="Verdana"/>
        </w:rPr>
      </w:pPr>
      <w:r w:rsidRPr="5FE521F8">
        <w:rPr>
          <w:rFonts w:ascii="Verdana" w:eastAsia="Verdana" w:hAnsi="Verdana" w:cs="Verdana"/>
        </w:rPr>
        <w:lastRenderedPageBreak/>
        <w:t xml:space="preserve">(II) </w:t>
      </w:r>
      <w:r w:rsidR="33B09C27" w:rsidRPr="5FE521F8">
        <w:rPr>
          <w:rFonts w:ascii="Verdana" w:eastAsia="Verdana" w:hAnsi="Verdana" w:cs="Verdana"/>
        </w:rPr>
        <w:t>Edge Labeling: Connected-component labeling</w:t>
      </w:r>
      <w:r w:rsidR="00CB2C4C">
        <w:rPr>
          <w:rFonts w:ascii="Verdana" w:eastAsia="Verdana" w:hAnsi="Verdana" w:cs="Verdana"/>
        </w:rPr>
        <w:t xml:space="preserve"> </w:t>
      </w:r>
      <w:r w:rsidR="00CB2C4C">
        <w:rPr>
          <w:rFonts w:ascii="Verdana" w:eastAsia="Verdana" w:hAnsi="Verdana" w:cs="Verdana"/>
        </w:rPr>
        <w:fldChar w:fldCharType="begin"/>
      </w:r>
      <w:r w:rsidR="000220B4">
        <w:rPr>
          <w:rFonts w:ascii="Verdana" w:eastAsia="Verdana" w:hAnsi="Verdana" w:cs="Verdana"/>
        </w:rPr>
        <w:instrText xml:space="preserve"> ADDIN ZOTERO_ITEM CSL_CITATION {"citationID":"wfk4x0Jg","properties":{"formattedCitation":"[26]","plainCitation":"[26]","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sidR="00CB2C4C">
        <w:rPr>
          <w:rFonts w:ascii="Verdana" w:eastAsia="Verdana" w:hAnsi="Verdana" w:cs="Verdana"/>
        </w:rPr>
        <w:fldChar w:fldCharType="separate"/>
      </w:r>
      <w:r w:rsidR="000220B4" w:rsidRPr="000220B4">
        <w:rPr>
          <w:rFonts w:ascii="Verdana" w:hAnsi="Verdana"/>
        </w:rPr>
        <w:t>[26]</w:t>
      </w:r>
      <w:r w:rsidR="00CB2C4C">
        <w:rPr>
          <w:rFonts w:ascii="Verdana" w:eastAsia="Verdana" w:hAnsi="Verdana" w:cs="Verdana"/>
        </w:rPr>
        <w:fldChar w:fldCharType="end"/>
      </w:r>
      <w:r w:rsidR="33B09C27" w:rsidRPr="5FE521F8">
        <w:rPr>
          <w:rFonts w:ascii="Verdana" w:eastAsia="Verdana" w:hAnsi="Verdana" w:cs="Verdana"/>
        </w:rPr>
        <w:t xml:space="preserve"> was </w:t>
      </w:r>
      <w:r w:rsidR="000902E5">
        <w:rPr>
          <w:rFonts w:ascii="Verdana" w:eastAsia="Verdana" w:hAnsi="Verdana" w:cs="Verdana"/>
        </w:rPr>
        <w:t>performed</w:t>
      </w:r>
      <w:r w:rsidR="002341BD">
        <w:rPr>
          <w:rFonts w:ascii="Verdana" w:eastAsia="Verdana" w:hAnsi="Verdana" w:cs="Verdana"/>
        </w:rPr>
        <w:t xml:space="preserve"> on the binary edge images</w:t>
      </w:r>
      <w:r w:rsidR="000902E5">
        <w:rPr>
          <w:rFonts w:ascii="Verdana" w:eastAsia="Verdana" w:hAnsi="Verdana" w:cs="Verdana"/>
        </w:rPr>
        <w:t xml:space="preserve"> to</w:t>
      </w:r>
      <w:r w:rsidR="33B09C27" w:rsidRPr="5FE521F8">
        <w:rPr>
          <w:rFonts w:ascii="Verdana" w:eastAsia="Verdana" w:hAnsi="Verdana" w:cs="Verdana"/>
        </w:rPr>
        <w:t xml:space="preserve"> isolate specific structural features</w:t>
      </w:r>
      <w:r w:rsidR="00CA550D">
        <w:rPr>
          <w:rFonts w:ascii="Verdana" w:eastAsia="Verdana" w:hAnsi="Verdana" w:cs="Verdana"/>
        </w:rPr>
        <w:t xml:space="preserve"> and</w:t>
      </w:r>
      <w:r w:rsidR="33B09C27" w:rsidRPr="5FE521F8">
        <w:rPr>
          <w:rFonts w:ascii="Verdana" w:eastAsia="Verdana" w:hAnsi="Verdana" w:cs="Verdana"/>
        </w:rPr>
        <w:t xml:space="preserve"> distinguis</w:t>
      </w:r>
      <w:r w:rsidR="005F1838">
        <w:rPr>
          <w:rFonts w:ascii="Verdana" w:eastAsia="Verdana" w:hAnsi="Verdana" w:cs="Verdana"/>
        </w:rPr>
        <w:t xml:space="preserve">h </w:t>
      </w:r>
      <w:r w:rsidR="33B09C27" w:rsidRPr="5FE521F8">
        <w:rPr>
          <w:rFonts w:ascii="Verdana" w:eastAsia="Verdana" w:hAnsi="Verdana" w:cs="Verdana"/>
        </w:rPr>
        <w:t>the</w:t>
      </w:r>
      <w:r w:rsidR="00CA550D">
        <w:rPr>
          <w:rFonts w:ascii="Verdana" w:eastAsia="Verdana" w:hAnsi="Verdana" w:cs="Verdana"/>
        </w:rPr>
        <w:t xml:space="preserve"> desired</w:t>
      </w:r>
      <w:r w:rsidR="33B09C27" w:rsidRPr="5FE521F8">
        <w:rPr>
          <w:rFonts w:ascii="Verdana" w:eastAsia="Verdana" w:hAnsi="Verdana" w:cs="Verdana"/>
        </w:rPr>
        <w:t xml:space="preserve"> interior cortical bone edges from other detected edges. </w:t>
      </w:r>
      <w:r w:rsidR="004766A3" w:rsidRPr="004766A3">
        <w:rPr>
          <w:rFonts w:ascii="Verdana" w:eastAsia="Verdana" w:hAnsi="Verdana" w:cs="Verdana"/>
        </w:rPr>
        <w:t>The labeling algorithm groups adjacent pixels into distinct regions or "components".</w:t>
      </w:r>
      <w:r w:rsidR="00FB5E4E">
        <w:rPr>
          <w:rFonts w:ascii="Verdana" w:eastAsia="Verdana" w:hAnsi="Verdana" w:cs="Verdana"/>
        </w:rPr>
        <w:t xml:space="preserve"> </w:t>
      </w:r>
      <w:r w:rsidR="00FB5E4E" w:rsidRPr="00FB5E4E">
        <w:rPr>
          <w:rFonts w:ascii="Verdana" w:eastAsia="Verdana" w:hAnsi="Verdana" w:cs="Verdana"/>
        </w:rPr>
        <w:t>Full 3D connectivity was used, meaning pixels could be considered part of the same component if they were adjacent (including diagonally) either within a frame or across consecutive frames. This approach ensured that the same bone edge maintained a consistent label throughout the motion sequence, facilitating tracking across frames</w:t>
      </w:r>
      <w:proofErr w:type="gramStart"/>
      <w:r w:rsidR="00FB5E4E" w:rsidRPr="00FB5E4E">
        <w:rPr>
          <w:rFonts w:ascii="Verdana" w:eastAsia="Verdana" w:hAnsi="Verdana" w:cs="Verdana"/>
        </w:rPr>
        <w:t>.</w:t>
      </w:r>
      <w:r w:rsidR="00FB5E4E">
        <w:rPr>
          <w:rFonts w:ascii="Verdana" w:eastAsia="Verdana" w:hAnsi="Verdana" w:cs="Verdana"/>
        </w:rPr>
        <w:t xml:space="preserve"> </w:t>
      </w:r>
      <w:r w:rsidR="004766A3">
        <w:rPr>
          <w:rFonts w:ascii="Verdana" w:eastAsia="Verdana" w:hAnsi="Verdana" w:cs="Verdana"/>
        </w:rPr>
        <w:t>.</w:t>
      </w:r>
      <w:proofErr w:type="gramEnd"/>
      <w:r w:rsidR="004766A3">
        <w:rPr>
          <w:rFonts w:ascii="Verdana" w:eastAsia="Verdana" w:hAnsi="Verdana" w:cs="Verdana"/>
        </w:rPr>
        <w:t xml:space="preserve"> </w:t>
      </w:r>
      <w:r w:rsidR="006F50D0">
        <w:rPr>
          <w:rFonts w:ascii="Verdana" w:eastAsia="Verdana" w:hAnsi="Verdana" w:cs="Verdana"/>
        </w:rPr>
        <w:t xml:space="preserve">In </w:t>
      </w:r>
      <w:r w:rsidR="00F704F5">
        <w:rPr>
          <w:rFonts w:ascii="Verdana" w:eastAsia="Verdana" w:hAnsi="Verdana" w:cs="Verdana"/>
        </w:rPr>
        <w:t>s</w:t>
      </w:r>
      <w:r w:rsidR="006F50D0">
        <w:rPr>
          <w:rFonts w:ascii="Verdana" w:eastAsia="Verdana" w:hAnsi="Verdana" w:cs="Verdana"/>
        </w:rPr>
        <w:t>teps I and II, t</w:t>
      </w:r>
      <w:r w:rsidR="006F50D0" w:rsidRPr="006F50D0">
        <w:rPr>
          <w:rFonts w:ascii="Verdana" w:eastAsia="Verdana" w:hAnsi="Verdana" w:cs="Verdana"/>
        </w:rPr>
        <w:t xml:space="preserve">he edge detection and labeling parameters were optimized </w:t>
      </w:r>
      <w:commentRangeStart w:id="154"/>
      <w:commentRangeStart w:id="155"/>
      <w:r w:rsidR="006F50D0" w:rsidRPr="006F50D0">
        <w:rPr>
          <w:rFonts w:ascii="Verdana" w:eastAsia="Verdana" w:hAnsi="Verdana" w:cs="Verdana"/>
        </w:rPr>
        <w:t xml:space="preserve">once </w:t>
      </w:r>
      <w:commentRangeEnd w:id="154"/>
      <w:r w:rsidR="00F704F5">
        <w:rPr>
          <w:rStyle w:val="CommentReference"/>
        </w:rPr>
        <w:commentReference w:id="154"/>
      </w:r>
      <w:commentRangeEnd w:id="155"/>
      <w:r w:rsidR="00601B08">
        <w:rPr>
          <w:rStyle w:val="CommentReference"/>
        </w:rPr>
        <w:commentReference w:id="155"/>
      </w:r>
      <w:r w:rsidR="006F50D0" w:rsidRPr="006F50D0">
        <w:rPr>
          <w:rFonts w:ascii="Verdana" w:eastAsia="Verdana" w:hAnsi="Verdana" w:cs="Verdana"/>
        </w:rPr>
        <w:t xml:space="preserve">for the given image contrast and resolution, </w:t>
      </w:r>
      <w:r w:rsidR="00F704F5">
        <w:rPr>
          <w:rFonts w:ascii="Verdana" w:eastAsia="Verdana" w:hAnsi="Verdana" w:cs="Verdana"/>
        </w:rPr>
        <w:t xml:space="preserve">and </w:t>
      </w:r>
      <w:r w:rsidR="006F50D0" w:rsidRPr="006F50D0">
        <w:rPr>
          <w:rFonts w:ascii="Verdana" w:eastAsia="Verdana" w:hAnsi="Verdana" w:cs="Verdana"/>
        </w:rPr>
        <w:t>then applied consistently across all datasets</w:t>
      </w:r>
      <w:r w:rsidR="006F50D0">
        <w:rPr>
          <w:rFonts w:ascii="Verdana" w:eastAsia="Verdana" w:hAnsi="Verdana" w:cs="Verdana"/>
        </w:rPr>
        <w:t xml:space="preserve"> and frames. </w:t>
      </w:r>
    </w:p>
    <w:p w14:paraId="7BABD9C8" w14:textId="37890492" w:rsidR="003412EA" w:rsidRPr="00E763D1" w:rsidRDefault="003412EA" w:rsidP="00CC72BA">
      <w:pPr>
        <w:spacing w:line="360" w:lineRule="auto"/>
        <w:jc w:val="both"/>
      </w:pPr>
      <w:r w:rsidRPr="5FE521F8">
        <w:rPr>
          <w:rFonts w:ascii="Verdana" w:eastAsia="Verdana" w:hAnsi="Verdana" w:cs="Verdana"/>
        </w:rPr>
        <w:t xml:space="preserve">(III) </w:t>
      </w:r>
      <w:r w:rsidR="33B09C27" w:rsidRPr="5FE521F8">
        <w:rPr>
          <w:rFonts w:ascii="Verdana" w:eastAsia="Verdana" w:hAnsi="Verdana" w:cs="Verdana"/>
        </w:rPr>
        <w:t xml:space="preserve">Reference Point Extraction: </w:t>
      </w:r>
      <w:r w:rsidR="00E763D1" w:rsidRPr="00E763D1">
        <w:rPr>
          <w:rFonts w:ascii="Verdana" w:eastAsia="Verdana" w:hAnsi="Verdana" w:cs="Verdana"/>
        </w:rPr>
        <w:t>A set of reference points was established along the labeled edges of the tibia and femur in the initial frame (fully flexed position). The process began by identifying the most distal point of each bone and then sorting the edge points using a greedy nearest neighbor algorithm</w:t>
      </w:r>
      <w:r w:rsidR="00CB2C4C">
        <w:rPr>
          <w:rFonts w:ascii="Verdana" w:eastAsia="Verdana" w:hAnsi="Verdana" w:cs="Verdana"/>
        </w:rPr>
        <w:t xml:space="preserve"> </w:t>
      </w:r>
      <w:r w:rsidR="00CB2C4C">
        <w:rPr>
          <w:rFonts w:ascii="Verdana" w:eastAsia="Verdana" w:hAnsi="Verdana" w:cs="Verdana"/>
        </w:rPr>
        <w:fldChar w:fldCharType="begin"/>
      </w:r>
      <w:r w:rsidR="000220B4">
        <w:rPr>
          <w:rFonts w:ascii="Verdana" w:eastAsia="Verdana" w:hAnsi="Verdana" w:cs="Verdana"/>
        </w:rPr>
        <w:instrText xml:space="preserve"> ADDIN ZOTERO_ITEM CSL_CITATION {"citationID":"Ac8vNC6L","properties":{"formattedCitation":"[27]","plainCitation":"[27]","noteIndex":0},"citationItems":[{"id":380,"uris":["http://zotero.org/users/13606484/items/TARBP5PZ"],"itemData":{"id":38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 </w:instrText>
      </w:r>
      <w:r w:rsidR="00CB2C4C">
        <w:rPr>
          <w:rFonts w:ascii="Verdana" w:eastAsia="Verdana" w:hAnsi="Verdana" w:cs="Verdana"/>
        </w:rPr>
        <w:fldChar w:fldCharType="separate"/>
      </w:r>
      <w:r w:rsidR="000220B4" w:rsidRPr="000220B4">
        <w:rPr>
          <w:rFonts w:ascii="Verdana" w:hAnsi="Verdana"/>
        </w:rPr>
        <w:t>[27]</w:t>
      </w:r>
      <w:r w:rsidR="00CB2C4C">
        <w:rPr>
          <w:rFonts w:ascii="Verdana" w:eastAsia="Verdana" w:hAnsi="Verdana" w:cs="Verdana"/>
        </w:rPr>
        <w:fldChar w:fldCharType="end"/>
      </w:r>
      <w:r w:rsidR="003E1CB6">
        <w:rPr>
          <w:rFonts w:ascii="Verdana" w:eastAsia="Verdana" w:hAnsi="Verdana" w:cs="Verdana"/>
        </w:rPr>
        <w:t>.</w:t>
      </w:r>
      <w:r w:rsidR="00E763D1" w:rsidRPr="00E763D1">
        <w:rPr>
          <w:rFonts w:ascii="Verdana" w:eastAsia="Verdana" w:hAnsi="Verdana" w:cs="Verdana"/>
        </w:rPr>
        <w:t xml:space="preserve"> The sorted points were then downsampled to </w:t>
      </w:r>
      <w:commentRangeStart w:id="156"/>
      <w:commentRangeStart w:id="157"/>
      <w:r w:rsidR="00E763D1" w:rsidRPr="00E763D1">
        <w:rPr>
          <w:rFonts w:ascii="Verdana" w:eastAsia="Verdana" w:hAnsi="Verdana" w:cs="Verdana"/>
        </w:rPr>
        <w:t xml:space="preserve">80 equidistant points </w:t>
      </w:r>
      <w:commentRangeEnd w:id="156"/>
      <w:r w:rsidR="00F704F5">
        <w:rPr>
          <w:rStyle w:val="CommentReference"/>
        </w:rPr>
        <w:commentReference w:id="156"/>
      </w:r>
      <w:commentRangeEnd w:id="157"/>
      <w:r w:rsidR="00601B08">
        <w:rPr>
          <w:rStyle w:val="CommentReference"/>
        </w:rPr>
        <w:commentReference w:id="157"/>
      </w:r>
      <w:r w:rsidR="00E763D1" w:rsidRPr="00E763D1">
        <w:rPr>
          <w:rFonts w:ascii="Verdana" w:eastAsia="Verdana" w:hAnsi="Verdana" w:cs="Verdana"/>
        </w:rPr>
        <w:t>using cubic spline interpolation</w:t>
      </w:r>
      <w:r w:rsidR="00660AAD">
        <w:rPr>
          <w:rFonts w:ascii="Verdana" w:eastAsia="Verdana" w:hAnsi="Verdana" w:cs="Verdana"/>
        </w:rPr>
        <w:t xml:space="preserve"> </w:t>
      </w:r>
      <w:r w:rsidR="00CB2C4C">
        <w:rPr>
          <w:rFonts w:ascii="Verdana" w:eastAsia="Verdana" w:hAnsi="Verdana" w:cs="Verdana"/>
        </w:rPr>
        <w:fldChar w:fldCharType="begin"/>
      </w:r>
      <w:r w:rsidR="000220B4">
        <w:rPr>
          <w:rFonts w:ascii="Verdana" w:eastAsia="Verdana" w:hAnsi="Verdana" w:cs="Verdana"/>
        </w:rPr>
        <w:instrText xml:space="preserve"> ADDIN ZOTERO_ITEM CSL_CITATION {"citationID":"mnRsz9gi","properties":{"formattedCitation":"[28]","plainCitation":"[28]","noteIndex":0},"citationItems":[{"id":351,"uris":["http://zotero.org/users/13606484/items/JPMV4STU"],"itemData":{"id":35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 </w:instrText>
      </w:r>
      <w:r w:rsidR="00CB2C4C">
        <w:rPr>
          <w:rFonts w:ascii="Verdana" w:eastAsia="Verdana" w:hAnsi="Verdana" w:cs="Verdana"/>
        </w:rPr>
        <w:fldChar w:fldCharType="separate"/>
      </w:r>
      <w:r w:rsidR="000220B4" w:rsidRPr="000220B4">
        <w:rPr>
          <w:rFonts w:ascii="Verdana" w:hAnsi="Verdana"/>
        </w:rPr>
        <w:t>[28]</w:t>
      </w:r>
      <w:r w:rsidR="00CB2C4C">
        <w:rPr>
          <w:rFonts w:ascii="Verdana" w:eastAsia="Verdana" w:hAnsi="Verdana" w:cs="Verdana"/>
        </w:rPr>
        <w:fldChar w:fldCharType="end"/>
      </w:r>
      <w:r w:rsidR="00E763D1" w:rsidRPr="00E763D1">
        <w:rPr>
          <w:rFonts w:ascii="Verdana" w:eastAsia="Verdana" w:hAnsi="Verdana" w:cs="Verdana"/>
        </w:rPr>
        <w:t xml:space="preserve">. By establishing these reference points in the initial frame, a template </w:t>
      </w:r>
      <w:r w:rsidR="00A6399C">
        <w:rPr>
          <w:rFonts w:ascii="Verdana" w:eastAsia="Verdana" w:hAnsi="Verdana" w:cs="Verdana"/>
        </w:rPr>
        <w:t xml:space="preserve">of equidistant points along the bone edges </w:t>
      </w:r>
      <w:r w:rsidR="00E763D1" w:rsidRPr="00E763D1">
        <w:rPr>
          <w:rFonts w:ascii="Verdana" w:eastAsia="Verdana" w:hAnsi="Verdana" w:cs="Verdana"/>
        </w:rPr>
        <w:t>was created that could be transformed to match the bone positions in subsequent frames, facilitating the tracking of bone movement throughout the motion sequence.</w:t>
      </w:r>
    </w:p>
    <w:p w14:paraId="68530A57" w14:textId="0B91C648" w:rsidR="00AA5660" w:rsidRDefault="5C0B344A" w:rsidP="00AA5660">
      <w:pPr>
        <w:spacing w:line="360" w:lineRule="auto"/>
        <w:jc w:val="both"/>
        <w:rPr>
          <w:rFonts w:ascii="Verdana" w:eastAsia="Verdana" w:hAnsi="Verdana" w:cs="Verdana"/>
        </w:rPr>
      </w:pPr>
      <w:r w:rsidRPr="5FE521F8">
        <w:rPr>
          <w:rFonts w:ascii="Verdana" w:eastAsia="Verdana" w:hAnsi="Verdana" w:cs="Verdana"/>
        </w:rPr>
        <w:t xml:space="preserve">(IV) </w:t>
      </w:r>
      <w:r w:rsidR="33B09C27" w:rsidRPr="5FE521F8">
        <w:rPr>
          <w:rFonts w:ascii="Verdana" w:eastAsia="Verdana" w:hAnsi="Verdana" w:cs="Verdana"/>
        </w:rPr>
        <w:t xml:space="preserve">Transformation Computation: </w:t>
      </w:r>
      <w:r w:rsidR="00707232">
        <w:rPr>
          <w:rFonts w:ascii="Verdana" w:eastAsia="Verdana" w:hAnsi="Verdana" w:cs="Verdana"/>
        </w:rPr>
        <w:t>Frame to frame transformations</w:t>
      </w:r>
      <w:r w:rsidR="33B09C27" w:rsidRPr="5FE521F8">
        <w:rPr>
          <w:rFonts w:ascii="Verdana" w:eastAsia="Verdana" w:hAnsi="Verdana" w:cs="Verdana"/>
        </w:rPr>
        <w:t xml:space="preserve"> were computed to align the </w:t>
      </w:r>
      <w:r w:rsidR="00843835">
        <w:rPr>
          <w:rFonts w:ascii="Verdana" w:eastAsia="Verdana" w:hAnsi="Verdana" w:cs="Verdana"/>
        </w:rPr>
        <w:t>equidistant</w:t>
      </w:r>
      <w:r w:rsidR="00843835" w:rsidRPr="5FE521F8">
        <w:rPr>
          <w:rFonts w:ascii="Verdana" w:eastAsia="Verdana" w:hAnsi="Verdana" w:cs="Verdana"/>
        </w:rPr>
        <w:t xml:space="preserve"> </w:t>
      </w:r>
      <w:r w:rsidR="33B09C27" w:rsidRPr="5FE521F8">
        <w:rPr>
          <w:rFonts w:ascii="Verdana" w:eastAsia="Verdana" w:hAnsi="Verdana" w:cs="Verdana"/>
        </w:rPr>
        <w:t>reference points</w:t>
      </w:r>
      <w:r w:rsidR="00843835">
        <w:rPr>
          <w:rFonts w:ascii="Verdana" w:eastAsia="Verdana" w:hAnsi="Verdana" w:cs="Verdana"/>
        </w:rPr>
        <w:t xml:space="preserve"> of the bone edges</w:t>
      </w:r>
      <w:r w:rsidR="00707232">
        <w:rPr>
          <w:rFonts w:ascii="Verdana" w:eastAsia="Verdana" w:hAnsi="Verdana" w:cs="Verdana"/>
        </w:rPr>
        <w:t xml:space="preserve">. </w:t>
      </w:r>
      <w:r w:rsidR="33B09C27" w:rsidRPr="5FE521F8">
        <w:rPr>
          <w:rFonts w:ascii="Verdana" w:eastAsia="Verdana" w:hAnsi="Verdana" w:cs="Verdana"/>
        </w:rPr>
        <w:t>This process assumed rigid body motion, considering only translations in the sagittal plane and rotations about the transverse axis</w:t>
      </w:r>
      <w:r w:rsidR="00D8417D">
        <w:rPr>
          <w:rFonts w:ascii="Verdana" w:eastAsia="Verdana" w:hAnsi="Verdana" w:cs="Verdana"/>
        </w:rPr>
        <w:t xml:space="preserve"> perpendicular to the sagittal plane</w:t>
      </w:r>
      <w:r w:rsidR="33B09C27" w:rsidRPr="5FE521F8">
        <w:rPr>
          <w:rFonts w:ascii="Verdana" w:eastAsia="Verdana" w:hAnsi="Verdana" w:cs="Verdana"/>
        </w:rPr>
        <w:t xml:space="preserve">. </w:t>
      </w:r>
      <w:r w:rsidR="00AA5660">
        <w:rPr>
          <w:rFonts w:ascii="Verdana" w:eastAsia="Verdana" w:hAnsi="Verdana" w:cs="Verdana"/>
        </w:rPr>
        <w:t xml:space="preserve">As such, the transformation was described using three parameters: two translations in the inferior-superior and anterior-posterior directions and one rotation in the axis perpendicular to the sagittal plane. </w:t>
      </w:r>
    </w:p>
    <w:p w14:paraId="71954DB6" w14:textId="0EF3BCC8" w:rsidR="00AA5660" w:rsidRDefault="00AA5660" w:rsidP="00AA5660">
      <w:pPr>
        <w:spacing w:line="360" w:lineRule="auto"/>
        <w:jc w:val="both"/>
        <w:rPr>
          <w:rFonts w:ascii="Verdana" w:eastAsia="Verdana" w:hAnsi="Verdana" w:cs="Verdana"/>
        </w:rPr>
      </w:pPr>
      <w:r>
        <w:rPr>
          <w:rFonts w:ascii="Verdana" w:eastAsia="Verdana" w:hAnsi="Verdana" w:cs="Verdana"/>
        </w:rPr>
        <w:t xml:space="preserve">To compute the optimal set of these three parameters, a cost function was </w:t>
      </w:r>
      <w:r w:rsidR="00CC7AB8">
        <w:rPr>
          <w:rFonts w:ascii="Verdana" w:eastAsia="Verdana" w:hAnsi="Verdana" w:cs="Verdana"/>
        </w:rPr>
        <w:t>defined.</w:t>
      </w:r>
      <w:r w:rsidR="00972CFF">
        <w:rPr>
          <w:rFonts w:ascii="Verdana" w:eastAsia="Verdana" w:hAnsi="Verdana" w:cs="Verdana"/>
        </w:rPr>
        <w:t xml:space="preserve"> </w:t>
      </w:r>
      <w:r w:rsidR="00972CFF" w:rsidRPr="00972CFF">
        <w:rPr>
          <w:rFonts w:ascii="Verdana" w:eastAsia="Verdana" w:hAnsi="Verdana" w:cs="Verdana"/>
        </w:rPr>
        <w:t>This function quantified the total distance between the transformed reference points (established along the bone edges in the initial frame) and the detected bone edges in the target frame, with a perfect alignment resulting in an output of 0.</w:t>
      </w:r>
      <w:r w:rsidR="00CC7AB8">
        <w:rPr>
          <w:rFonts w:ascii="Verdana" w:eastAsia="Verdana" w:hAnsi="Verdana" w:cs="Verdana"/>
        </w:rPr>
        <w:t xml:space="preserve"> </w:t>
      </w:r>
      <w:r w:rsidR="00972CFF">
        <w:rPr>
          <w:rFonts w:ascii="Verdana" w:eastAsia="Verdana" w:hAnsi="Verdana" w:cs="Verdana"/>
        </w:rPr>
        <w:t>T</w:t>
      </w:r>
      <w:r w:rsidR="00C554DB">
        <w:rPr>
          <w:rFonts w:ascii="Verdana" w:eastAsia="Verdana" w:hAnsi="Verdana" w:cs="Verdana"/>
        </w:rPr>
        <w:t xml:space="preserve">he goal was to find the combination of transformation parameters that </w:t>
      </w:r>
      <w:r w:rsidR="003C63A4">
        <w:rPr>
          <w:rFonts w:ascii="Verdana" w:eastAsia="Verdana" w:hAnsi="Verdana" w:cs="Verdana"/>
        </w:rPr>
        <w:t>minimize</w:t>
      </w:r>
      <w:r w:rsidR="00C554DB">
        <w:rPr>
          <w:rFonts w:ascii="Verdana" w:eastAsia="Verdana" w:hAnsi="Verdana" w:cs="Verdana"/>
        </w:rPr>
        <w:t xml:space="preserve"> the output of this cost function. The minimization of this cost function </w:t>
      </w:r>
      <w:r w:rsidR="00C554DB">
        <w:rPr>
          <w:rFonts w:ascii="Verdana" w:eastAsia="Verdana" w:hAnsi="Verdana" w:cs="Verdana"/>
        </w:rPr>
        <w:lastRenderedPageBreak/>
        <w:t xml:space="preserve">effectively identifies the optimal way to </w:t>
      </w:r>
      <w:r w:rsidR="00C4461D">
        <w:rPr>
          <w:rFonts w:ascii="Verdana" w:eastAsia="Verdana" w:hAnsi="Verdana" w:cs="Verdana"/>
        </w:rPr>
        <w:t>track</w:t>
      </w:r>
      <w:r w:rsidR="00C554DB">
        <w:rPr>
          <w:rFonts w:ascii="Verdana" w:eastAsia="Verdana" w:hAnsi="Verdana" w:cs="Verdana"/>
        </w:rPr>
        <w:t xml:space="preserve"> the bone edges between consecutive frames. </w:t>
      </w:r>
    </w:p>
    <w:p w14:paraId="2B1FECB2" w14:textId="05569812" w:rsidR="00736AA6" w:rsidRDefault="00736AA6" w:rsidP="00AA5660">
      <w:pPr>
        <w:spacing w:line="360" w:lineRule="auto"/>
        <w:jc w:val="both"/>
        <w:rPr>
          <w:rFonts w:ascii="Verdana" w:eastAsia="Verdana" w:hAnsi="Verdana" w:cs="Verdana"/>
        </w:rPr>
      </w:pPr>
      <w:r>
        <w:rPr>
          <w:rFonts w:ascii="Verdana" w:eastAsia="Verdana" w:hAnsi="Verdana" w:cs="Verdana"/>
        </w:rPr>
        <w:t xml:space="preserve">The </w:t>
      </w:r>
      <w:proofErr w:type="spellStart"/>
      <w:r>
        <w:rPr>
          <w:rFonts w:ascii="Verdana" w:eastAsia="Verdana" w:hAnsi="Verdana" w:cs="Verdana"/>
        </w:rPr>
        <w:t>Nelder</w:t>
      </w:r>
      <w:proofErr w:type="spellEnd"/>
      <w:r>
        <w:rPr>
          <w:rFonts w:ascii="Verdana" w:eastAsia="Verdana" w:hAnsi="Verdana" w:cs="Verdana"/>
        </w:rPr>
        <w:t xml:space="preserve">-Mead method was used to minimize the cost function and obtain the frame-to-frame transformation parameters </w:t>
      </w:r>
      <w:r>
        <w:rPr>
          <w:rFonts w:ascii="Verdana" w:eastAsia="Verdana" w:hAnsi="Verdana" w:cs="Verdana"/>
        </w:rPr>
        <w:fldChar w:fldCharType="begin"/>
      </w:r>
      <w:r w:rsidR="000220B4">
        <w:rPr>
          <w:rFonts w:ascii="Verdana" w:eastAsia="Verdana" w:hAnsi="Verdana" w:cs="Verdana"/>
        </w:rPr>
        <w:instrText xml:space="preserve"> ADDIN ZOTERO_ITEM CSL_CITATION {"citationID":"4O5myLmp","properties":{"formattedCitation":"[29]","plainCitation":"[29]","noteIndex":0},"citationItems":[{"id":121,"uris":["http://zotero.org/users/13606484/items/DQU2LQ4M"],"itemData":{"id":121,"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 </w:instrText>
      </w:r>
      <w:r>
        <w:rPr>
          <w:rFonts w:ascii="Verdana" w:eastAsia="Verdana" w:hAnsi="Verdana" w:cs="Verdana"/>
        </w:rPr>
        <w:fldChar w:fldCharType="separate"/>
      </w:r>
      <w:r w:rsidR="000220B4" w:rsidRPr="000220B4">
        <w:rPr>
          <w:rFonts w:ascii="Verdana" w:hAnsi="Verdana"/>
        </w:rPr>
        <w:t>[29]</w:t>
      </w:r>
      <w:r>
        <w:rPr>
          <w:rFonts w:ascii="Verdana" w:eastAsia="Verdana" w:hAnsi="Verdana" w:cs="Verdana"/>
        </w:rPr>
        <w:fldChar w:fldCharType="end"/>
      </w:r>
      <w:r>
        <w:rPr>
          <w:rFonts w:ascii="Verdana" w:eastAsia="Verdana" w:hAnsi="Verdana" w:cs="Verdana"/>
        </w:rPr>
        <w:t xml:space="preserve">. To guide the search, constraints were applied based on a priori knowledge of the motion characteristics. For instance, the rotation was restricted to the expected range of frame-to-frame angle increments used during reconstruction, while the translations were limited to relatively small values to account for the continuous nature of the motion. </w:t>
      </w:r>
    </w:p>
    <w:p w14:paraId="6C7C1F8A" w14:textId="3CDB6356" w:rsidR="00DD5A06" w:rsidRDefault="00736AA6" w:rsidP="00C67C58">
      <w:pPr>
        <w:spacing w:line="360" w:lineRule="auto"/>
        <w:jc w:val="both"/>
        <w:rPr>
          <w:rFonts w:ascii="Verdana" w:eastAsia="Verdana" w:hAnsi="Verdana" w:cs="Verdana"/>
        </w:rPr>
      </w:pPr>
      <w:r>
        <w:rPr>
          <w:rFonts w:ascii="Verdana" w:eastAsia="Verdana" w:hAnsi="Verdana" w:cs="Verdana"/>
        </w:rPr>
        <w:t>Once the parameters were obtained for all the frames</w:t>
      </w:r>
      <w:r w:rsidR="009309C4">
        <w:rPr>
          <w:rFonts w:ascii="Verdana" w:eastAsia="Verdana" w:hAnsi="Verdana" w:cs="Verdana"/>
        </w:rPr>
        <w:t>,</w:t>
      </w:r>
      <w:r w:rsidR="00AC0484">
        <w:rPr>
          <w:rFonts w:ascii="Verdana" w:eastAsia="Verdana" w:hAnsi="Verdana" w:cs="Verdana"/>
        </w:rPr>
        <w:t xml:space="preserve"> any </w:t>
      </w:r>
      <w:r w:rsidR="00DD5A06">
        <w:rPr>
          <w:rFonts w:ascii="Verdana" w:eastAsia="Verdana" w:hAnsi="Verdana" w:cs="Verdana"/>
        </w:rPr>
        <w:t xml:space="preserve">manual </w:t>
      </w:r>
      <w:r w:rsidR="00AC0484">
        <w:rPr>
          <w:rFonts w:ascii="Verdana" w:eastAsia="Verdana" w:hAnsi="Verdana" w:cs="Verdana"/>
        </w:rPr>
        <w:t>segment</w:t>
      </w:r>
      <w:r w:rsidR="00DD5A06">
        <w:rPr>
          <w:rFonts w:ascii="Verdana" w:eastAsia="Verdana" w:hAnsi="Verdana" w:cs="Verdana"/>
        </w:rPr>
        <w:t>ation</w:t>
      </w:r>
      <w:r w:rsidR="00AC0484">
        <w:rPr>
          <w:rFonts w:ascii="Verdana" w:eastAsia="Verdana" w:hAnsi="Verdana" w:cs="Verdana"/>
        </w:rPr>
        <w:t xml:space="preserve"> </w:t>
      </w:r>
      <w:r w:rsidR="00222455">
        <w:rPr>
          <w:rFonts w:ascii="Verdana" w:eastAsia="Verdana" w:hAnsi="Verdana" w:cs="Verdana"/>
        </w:rPr>
        <w:t xml:space="preserve">of the bones </w:t>
      </w:r>
      <w:r w:rsidR="00AC0484">
        <w:rPr>
          <w:rFonts w:ascii="Verdana" w:eastAsia="Verdana" w:hAnsi="Verdana" w:cs="Verdana"/>
        </w:rPr>
        <w:t xml:space="preserve">drawn </w:t>
      </w:r>
      <w:r w:rsidR="00DD5A06">
        <w:rPr>
          <w:rFonts w:ascii="Verdana" w:eastAsia="Verdana" w:hAnsi="Verdana" w:cs="Verdana"/>
        </w:rPr>
        <w:t>in</w:t>
      </w:r>
      <w:r w:rsidR="00AC0484">
        <w:rPr>
          <w:rFonts w:ascii="Verdana" w:eastAsia="Verdana" w:hAnsi="Verdana" w:cs="Verdana"/>
        </w:rPr>
        <w:t xml:space="preserve"> the first </w:t>
      </w:r>
      <w:r w:rsidR="003C63A4">
        <w:rPr>
          <w:rFonts w:ascii="Verdana" w:eastAsia="Verdana" w:hAnsi="Verdana" w:cs="Verdana"/>
        </w:rPr>
        <w:t>frame</w:t>
      </w:r>
      <w:r w:rsidR="00AC0484">
        <w:rPr>
          <w:rFonts w:ascii="Verdana" w:eastAsia="Verdana" w:hAnsi="Verdana" w:cs="Verdana"/>
        </w:rPr>
        <w:t xml:space="preserve"> could be automatically </w:t>
      </w:r>
      <w:r w:rsidR="00DD5A06">
        <w:rPr>
          <w:rFonts w:ascii="Verdana" w:eastAsia="Verdana" w:hAnsi="Verdana" w:cs="Verdana"/>
        </w:rPr>
        <w:t xml:space="preserve">transformed to all other </w:t>
      </w:r>
      <w:r w:rsidR="00AC0484">
        <w:rPr>
          <w:rFonts w:ascii="Verdana" w:eastAsia="Verdana" w:hAnsi="Verdana" w:cs="Verdana"/>
        </w:rPr>
        <w:t xml:space="preserve">frames. </w:t>
      </w:r>
    </w:p>
    <w:p w14:paraId="745CC4C6" w14:textId="67ECAC94" w:rsidR="00AC0484" w:rsidRPr="00AC0484" w:rsidRDefault="00AC0484" w:rsidP="00727147">
      <w:pPr>
        <w:spacing w:line="360" w:lineRule="auto"/>
        <w:rPr>
          <w:rFonts w:ascii="Verdana" w:eastAsia="Verdana" w:hAnsi="Verdana" w:cs="Verdana"/>
          <w:u w:val="single"/>
        </w:rPr>
      </w:pPr>
      <w:r w:rsidRPr="00AC0484">
        <w:rPr>
          <w:rFonts w:ascii="Verdana" w:eastAsia="Verdana" w:hAnsi="Verdana" w:cs="Verdana"/>
          <w:u w:val="single"/>
        </w:rPr>
        <w:t>2.3 Manual Segmentation</w:t>
      </w:r>
      <w:r w:rsidR="00022C3F">
        <w:rPr>
          <w:rFonts w:ascii="Verdana" w:eastAsia="Verdana" w:hAnsi="Verdana" w:cs="Verdana"/>
          <w:u w:val="single"/>
        </w:rPr>
        <w:t xml:space="preserve"> and </w:t>
      </w:r>
      <w:r w:rsidR="0047266F">
        <w:rPr>
          <w:rFonts w:ascii="Verdana" w:eastAsia="Verdana" w:hAnsi="Verdana" w:cs="Verdana"/>
          <w:u w:val="single"/>
        </w:rPr>
        <w:t>P</w:t>
      </w:r>
      <w:r w:rsidR="001C0ABB">
        <w:rPr>
          <w:rFonts w:ascii="Verdana" w:eastAsia="Verdana" w:hAnsi="Verdana" w:cs="Verdana"/>
          <w:u w:val="single"/>
        </w:rPr>
        <w:t xml:space="preserve">arameter </w:t>
      </w:r>
      <w:r w:rsidR="0047266F">
        <w:rPr>
          <w:rFonts w:ascii="Verdana" w:eastAsia="Verdana" w:hAnsi="Verdana" w:cs="Verdana"/>
          <w:u w:val="single"/>
        </w:rPr>
        <w:t>E</w:t>
      </w:r>
      <w:r w:rsidR="001C0ABB">
        <w:rPr>
          <w:rFonts w:ascii="Verdana" w:eastAsia="Verdana" w:hAnsi="Verdana" w:cs="Verdana"/>
          <w:u w:val="single"/>
        </w:rPr>
        <w:t>stimation</w:t>
      </w:r>
    </w:p>
    <w:p w14:paraId="4FEC0E72" w14:textId="24B2413C" w:rsidR="00F05686" w:rsidRDefault="00AC0484" w:rsidP="00F413C2">
      <w:pPr>
        <w:spacing w:line="360" w:lineRule="auto"/>
        <w:jc w:val="both"/>
        <w:rPr>
          <w:rFonts w:ascii="Verdana" w:hAnsi="Verdana"/>
        </w:rPr>
      </w:pPr>
      <w:r>
        <w:rPr>
          <w:rFonts w:ascii="Verdana" w:hAnsi="Verdana"/>
        </w:rPr>
        <w:t xml:space="preserve">To compare the accuracy and reliability of </w:t>
      </w:r>
      <w:r w:rsidR="001C0ABB">
        <w:rPr>
          <w:rFonts w:ascii="Verdana" w:hAnsi="Verdana"/>
        </w:rPr>
        <w:t xml:space="preserve">the proposed bone tracking </w:t>
      </w:r>
      <w:r>
        <w:rPr>
          <w:rFonts w:ascii="Verdana" w:hAnsi="Verdana"/>
        </w:rPr>
        <w:t xml:space="preserve">algorithm, </w:t>
      </w:r>
      <w:r w:rsidR="00022C3F">
        <w:rPr>
          <w:rFonts w:ascii="Verdana" w:hAnsi="Verdana"/>
        </w:rPr>
        <w:t xml:space="preserve">segmentation was performed </w:t>
      </w:r>
      <w:r w:rsidR="007D3649">
        <w:rPr>
          <w:rFonts w:ascii="Verdana" w:hAnsi="Verdana"/>
        </w:rPr>
        <w:t xml:space="preserve">manually </w:t>
      </w:r>
      <w:r w:rsidR="00022C3F">
        <w:rPr>
          <w:rFonts w:ascii="Verdana" w:hAnsi="Verdana"/>
        </w:rPr>
        <w:t xml:space="preserve">for all frames and datasets </w:t>
      </w:r>
      <w:r w:rsidR="001C0ABB">
        <w:rPr>
          <w:rFonts w:ascii="Verdana" w:hAnsi="Verdana"/>
        </w:rPr>
        <w:t>using</w:t>
      </w:r>
      <w:r w:rsidR="00022C3F">
        <w:rPr>
          <w:rFonts w:ascii="Verdana" w:hAnsi="Verdana"/>
        </w:rPr>
        <w:t xml:space="preserve"> </w:t>
      </w:r>
      <w:r w:rsidR="001C0ABB">
        <w:rPr>
          <w:rFonts w:ascii="Verdana" w:hAnsi="Verdana"/>
        </w:rPr>
        <w:t>t</w:t>
      </w:r>
      <w:r w:rsidR="00022C3F">
        <w:rPr>
          <w:rFonts w:ascii="Verdana" w:hAnsi="Verdana"/>
        </w:rPr>
        <w:t xml:space="preserve">he </w:t>
      </w:r>
      <w:proofErr w:type="spellStart"/>
      <w:r w:rsidR="001C0ABB">
        <w:rPr>
          <w:rFonts w:ascii="Verdana" w:hAnsi="Verdana"/>
        </w:rPr>
        <w:t>N</w:t>
      </w:r>
      <w:r w:rsidR="00022C3F">
        <w:rPr>
          <w:rFonts w:ascii="Verdana" w:hAnsi="Verdana"/>
        </w:rPr>
        <w:t>apari</w:t>
      </w:r>
      <w:proofErr w:type="spellEnd"/>
      <w:r w:rsidR="00022C3F">
        <w:rPr>
          <w:rFonts w:ascii="Verdana" w:hAnsi="Verdana"/>
        </w:rPr>
        <w:t xml:space="preserve"> (</w:t>
      </w:r>
      <w:proofErr w:type="spellStart"/>
      <w:r w:rsidR="00022C3F">
        <w:rPr>
          <w:rFonts w:ascii="Verdana" w:hAnsi="Verdana"/>
        </w:rPr>
        <w:t>v.4.16</w:t>
      </w:r>
      <w:proofErr w:type="spellEnd"/>
      <w:r w:rsidR="00022C3F">
        <w:rPr>
          <w:rFonts w:ascii="Verdana" w:hAnsi="Verdana"/>
        </w:rPr>
        <w:t>) image processing software</w:t>
      </w:r>
      <w:r w:rsidR="00660AAD">
        <w:rPr>
          <w:rFonts w:ascii="Verdana" w:hAnsi="Verdana"/>
        </w:rPr>
        <w:t xml:space="preserve"> </w:t>
      </w:r>
      <w:r w:rsidR="00EB22AC">
        <w:rPr>
          <w:rFonts w:ascii="Verdana" w:hAnsi="Verdana"/>
        </w:rPr>
        <w:fldChar w:fldCharType="begin"/>
      </w:r>
      <w:r w:rsidR="000220B4">
        <w:rPr>
          <w:rFonts w:ascii="Verdana" w:hAnsi="Verdana"/>
        </w:rPr>
        <w:instrText xml:space="preserve"> ADDIN ZOTERO_ITEM CSL_CITATION {"citationID":"Jl6dS0ok","properties":{"formattedCitation":"[30]","plainCitation":"[30]","noteIndex":0},"citationItems":[{"id":379,"uris":["http://zotero.org/users/13606484/items/P24V6AWL"],"itemData":{"id":379,"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 </w:instrText>
      </w:r>
      <w:r w:rsidR="00EB22AC">
        <w:rPr>
          <w:rFonts w:ascii="Verdana" w:hAnsi="Verdana"/>
        </w:rPr>
        <w:fldChar w:fldCharType="separate"/>
      </w:r>
      <w:r w:rsidR="000220B4" w:rsidRPr="000220B4">
        <w:rPr>
          <w:rFonts w:ascii="Verdana" w:hAnsi="Verdana"/>
        </w:rPr>
        <w:t>[30]</w:t>
      </w:r>
      <w:r w:rsidR="00EB22AC">
        <w:rPr>
          <w:rFonts w:ascii="Verdana" w:hAnsi="Verdana"/>
        </w:rPr>
        <w:fldChar w:fldCharType="end"/>
      </w:r>
      <w:r w:rsidR="00022C3F">
        <w:rPr>
          <w:rFonts w:ascii="Verdana" w:hAnsi="Verdana"/>
        </w:rPr>
        <w:t xml:space="preserve">. </w:t>
      </w:r>
      <w:r w:rsidR="004A48BD">
        <w:rPr>
          <w:rFonts w:ascii="Verdana" w:hAnsi="Verdana"/>
        </w:rPr>
        <w:t>For this purpose, the b</w:t>
      </w:r>
      <w:r w:rsidR="001C0ABB">
        <w:rPr>
          <w:rFonts w:ascii="Verdana" w:hAnsi="Verdana"/>
        </w:rPr>
        <w:t>one s</w:t>
      </w:r>
      <w:r w:rsidR="00022C3F">
        <w:rPr>
          <w:rFonts w:ascii="Verdana" w:hAnsi="Verdana"/>
        </w:rPr>
        <w:t xml:space="preserve">egmentation </w:t>
      </w:r>
      <w:r w:rsidR="004A48BD">
        <w:rPr>
          <w:rFonts w:ascii="Verdana" w:hAnsi="Verdana"/>
        </w:rPr>
        <w:t xml:space="preserve">obtained in the first frame was </w:t>
      </w:r>
      <w:r w:rsidR="001C0ABB">
        <w:rPr>
          <w:rFonts w:ascii="Verdana" w:hAnsi="Verdana"/>
        </w:rPr>
        <w:t xml:space="preserve">manually </w:t>
      </w:r>
      <w:r w:rsidR="006B5F93">
        <w:rPr>
          <w:rFonts w:ascii="Verdana" w:hAnsi="Verdana"/>
        </w:rPr>
        <w:t>aligned</w:t>
      </w:r>
      <w:r w:rsidR="001C0ABB">
        <w:rPr>
          <w:rFonts w:ascii="Verdana" w:hAnsi="Verdana"/>
        </w:rPr>
        <w:t xml:space="preserve"> (translated and rotated) to match the new bone positions in subsequent frames</w:t>
      </w:r>
      <w:r w:rsidR="00022C3F">
        <w:rPr>
          <w:rFonts w:ascii="Verdana" w:hAnsi="Verdana"/>
        </w:rPr>
        <w:t>.</w:t>
      </w:r>
    </w:p>
    <w:p w14:paraId="7E45EEA2" w14:textId="49B83B9E" w:rsidR="002B1456" w:rsidRDefault="002B1456" w:rsidP="000423D6">
      <w:pPr>
        <w:spacing w:line="360" w:lineRule="auto"/>
        <w:jc w:val="both"/>
        <w:rPr>
          <w:rFonts w:ascii="Verdana" w:hAnsi="Verdana"/>
        </w:rPr>
      </w:pPr>
      <w:r w:rsidRPr="002B1456">
        <w:rPr>
          <w:rFonts w:ascii="Verdana" w:hAnsi="Verdana"/>
        </w:rPr>
        <w:t>For both manual and semi-automated segmentations, relative bone positions were quantified using centroid-based measurements. The centroid position was calculated for both the tibial and femoral segmentations in each frame. In the sagittal plane view, the relative displacement between the femoral and tibial centroids was measured in two directions: anterior-posterior (horizontal in the image plane) and superior-inferior (vertical in the image plane).</w:t>
      </w:r>
    </w:p>
    <w:p w14:paraId="5E06679C" w14:textId="50747417" w:rsidR="009E0853" w:rsidRDefault="002B1456" w:rsidP="000423D6">
      <w:pPr>
        <w:spacing w:line="360" w:lineRule="auto"/>
        <w:jc w:val="both"/>
        <w:rPr>
          <w:rFonts w:ascii="Verdana" w:hAnsi="Verdana"/>
        </w:rPr>
      </w:pPr>
      <w:r w:rsidRPr="002B1456">
        <w:rPr>
          <w:rFonts w:ascii="Verdana" w:hAnsi="Verdana"/>
        </w:rPr>
        <w:t xml:space="preserve">To enable comparison across datasets with different ranges of motion, the device arm angle measured by the rotary encoder was normalized to a 'flexion percentage' scale, where -100% represents the minimum device arm angle (maximum knee </w:t>
      </w:r>
      <w:r w:rsidR="00481BE4" w:rsidRPr="002B1456">
        <w:rPr>
          <w:rFonts w:ascii="Verdana" w:hAnsi="Verdana"/>
        </w:rPr>
        <w:t>flexion</w:t>
      </w:r>
      <w:r w:rsidRPr="002B1456">
        <w:rPr>
          <w:rFonts w:ascii="Verdana" w:hAnsi="Verdana"/>
        </w:rPr>
        <w:t xml:space="preserve"> position), and +100% marks the return to the minimum device arm angle (return to maximum flexion position).</w:t>
      </w:r>
    </w:p>
    <w:p w14:paraId="358F46A1" w14:textId="692D3BA7" w:rsidR="00893605" w:rsidRDefault="00893605" w:rsidP="000423D6">
      <w:pPr>
        <w:spacing w:line="360" w:lineRule="auto"/>
        <w:jc w:val="both"/>
        <w:rPr>
          <w:rFonts w:ascii="Verdana" w:hAnsi="Verdana"/>
        </w:rPr>
      </w:pPr>
      <w:r w:rsidRPr="00893605">
        <w:rPr>
          <w:rFonts w:ascii="Verdana" w:hAnsi="Verdana"/>
        </w:rPr>
        <w:t xml:space="preserve">The tracking accuracy was evaluated using the cost function described in section 2.2, which quantifies the distance between the transformed reference points and the detected bone edges. The cost function value divided by the total number of </w:t>
      </w:r>
      <w:r w:rsidRPr="00893605">
        <w:rPr>
          <w:rFonts w:ascii="Verdana" w:hAnsi="Verdana"/>
        </w:rPr>
        <w:lastRenderedPageBreak/>
        <w:t>reference points provided an average alignment error in millimeters for each bone in each frame.</w:t>
      </w:r>
    </w:p>
    <w:p w14:paraId="414A3DFB" w14:textId="3345FF40" w:rsidR="009E0853" w:rsidRDefault="00EB5D3C" w:rsidP="000423D6">
      <w:pPr>
        <w:spacing w:line="360" w:lineRule="auto"/>
        <w:jc w:val="both"/>
        <w:rPr>
          <w:rFonts w:ascii="Verdana" w:hAnsi="Verdana"/>
          <w:u w:val="single"/>
        </w:rPr>
      </w:pPr>
      <w:r w:rsidRPr="00EB5D3C">
        <w:rPr>
          <w:rFonts w:ascii="Verdana" w:hAnsi="Verdana"/>
          <w:u w:val="single"/>
        </w:rPr>
        <w:t>3. Results and Discussion</w:t>
      </w:r>
    </w:p>
    <w:p w14:paraId="6518545E" w14:textId="22C1727F" w:rsidR="00EB5D3C" w:rsidRPr="00EB5D3C" w:rsidRDefault="00EB5D3C" w:rsidP="00EB5D3C">
      <w:pPr>
        <w:spacing w:line="360" w:lineRule="auto"/>
        <w:jc w:val="both"/>
        <w:rPr>
          <w:rFonts w:ascii="Verdana" w:hAnsi="Verdana"/>
        </w:rPr>
      </w:pPr>
      <w:r w:rsidRPr="00EB5D3C">
        <w:rPr>
          <w:rFonts w:ascii="Verdana" w:hAnsi="Verdana"/>
        </w:rPr>
        <w:t xml:space="preserve">The semi-automated tracking algorithm successfully tracked both the tibia and femur edges throughout the motion cycle for all five subjects, with a combined average alignment error of 0.40 ± 0.02 mm for both bones. </w:t>
      </w:r>
      <w:r w:rsidRPr="00EB5D3C">
        <w:rPr>
          <w:rFonts w:ascii="Verdana" w:hAnsi="Verdana"/>
          <w:b/>
          <w:bCs/>
        </w:rPr>
        <w:t xml:space="preserve">Figure </w:t>
      </w:r>
      <w:r w:rsidR="001D1A49">
        <w:rPr>
          <w:rFonts w:ascii="Verdana" w:hAnsi="Verdana"/>
          <w:b/>
          <w:bCs/>
        </w:rPr>
        <w:t xml:space="preserve">3 </w:t>
      </w:r>
      <w:r w:rsidRPr="00EB5D3C">
        <w:rPr>
          <w:rFonts w:ascii="Verdana" w:hAnsi="Verdana"/>
        </w:rPr>
        <w:t>demonstrates the tracking results at different points in the motion cycle, showing the segmented bone contours overlaid on the original CINE frames. The semi-automated method required less than 5 minutes of processing time per dataset, compared to approximately 15 minutes needed for manual segmentation of all frames in a single dataset.</w:t>
      </w:r>
    </w:p>
    <w:p w14:paraId="2F292A23" w14:textId="58BE1890" w:rsidR="00731453" w:rsidRDefault="00731453" w:rsidP="00EB5D3C">
      <w:pPr>
        <w:spacing w:line="360" w:lineRule="auto"/>
        <w:jc w:val="both"/>
        <w:rPr>
          <w:rFonts w:ascii="Verdana" w:hAnsi="Verdana"/>
        </w:rPr>
      </w:pPr>
      <w:r w:rsidRPr="00731453">
        <w:rPr>
          <w:rFonts w:ascii="Verdana" w:hAnsi="Verdana"/>
        </w:rPr>
        <w:t xml:space="preserve">The relative bone positions measured using both manual and semi-automated segmentation methods are shown in </w:t>
      </w:r>
      <w:r w:rsidRPr="001D1A49">
        <w:rPr>
          <w:rFonts w:ascii="Verdana" w:hAnsi="Verdana"/>
          <w:b/>
          <w:bCs/>
        </w:rPr>
        <w:t xml:space="preserve">Figure </w:t>
      </w:r>
      <w:r w:rsidR="001D1A49" w:rsidRPr="001D1A49">
        <w:rPr>
          <w:rFonts w:ascii="Verdana" w:hAnsi="Verdana"/>
          <w:b/>
          <w:bCs/>
        </w:rPr>
        <w:t>4</w:t>
      </w:r>
      <w:r w:rsidRPr="00731453">
        <w:rPr>
          <w:rFonts w:ascii="Verdana" w:hAnsi="Verdana"/>
        </w:rPr>
        <w:t>. The relative displacement between bone centroids in the anterior-posterior direction measured -18.78 ± 3.16 mm and -18.95 ± 4.03 mm for semi-automated and manual methods respectively, while displacement in the superior-inferior direction remained minimal (semi-automated: 0.82 ± 1.33 mm; manual: 0.53 ± 1.76 mm). As shown in Figure 5, the semi-automated method demonstrated consistently lower standard deviations across these measurements compared to manual segmentation, indicating higher precision and measurement reliability.</w:t>
      </w:r>
    </w:p>
    <w:p w14:paraId="4732E4E7" w14:textId="6FF0DDDF" w:rsidR="00D66E4B" w:rsidRDefault="000B180A" w:rsidP="00EB5D3C">
      <w:pPr>
        <w:spacing w:line="360" w:lineRule="auto"/>
        <w:jc w:val="both"/>
        <w:rPr>
          <w:rFonts w:ascii="Verdana" w:hAnsi="Verdana"/>
        </w:rPr>
      </w:pPr>
      <w:r w:rsidRPr="000B180A">
        <w:rPr>
          <w:rFonts w:ascii="Verdana" w:hAnsi="Verdana"/>
        </w:rPr>
        <w:t xml:space="preserve">The ability to precisely quantify relative bone positions in healthy volunteers (n=5) </w:t>
      </w:r>
      <w:r w:rsidR="009F5809" w:rsidRPr="009F5809">
        <w:rPr>
          <w:rFonts w:ascii="Verdana" w:hAnsi="Verdana"/>
        </w:rPr>
        <w:t>demonstrates the technical feasibility of our bone tracking approach. As this study focused on algorithm development, establishing normative bone motion parameters and their variations across populations would be the subject of future dedicated studies.</w:t>
      </w:r>
      <w:r w:rsidR="009802A0">
        <w:rPr>
          <w:rFonts w:ascii="Verdana" w:hAnsi="Verdana"/>
        </w:rPr>
        <w:t xml:space="preserve"> </w:t>
      </w:r>
      <w:r w:rsidRPr="000B180A">
        <w:rPr>
          <w:rFonts w:ascii="Verdana" w:hAnsi="Verdana"/>
        </w:rPr>
        <w:t xml:space="preserve">This capability could be particularly valuable for studying conditions that alter normal knee mechanics. </w:t>
      </w:r>
      <w:r w:rsidR="00324D19" w:rsidRPr="00324D19">
        <w:rPr>
          <w:rFonts w:ascii="Verdana" w:hAnsi="Verdana"/>
        </w:rPr>
        <w:t>Ligament injuries can affect joint stability, leading to increased laxity</w:t>
      </w:r>
      <w:r w:rsidRPr="000B180A">
        <w:rPr>
          <w:rFonts w:ascii="Verdana" w:hAnsi="Verdana"/>
        </w:rPr>
        <w:t xml:space="preserve"> </w:t>
      </w:r>
      <w:r w:rsidR="00324D19">
        <w:rPr>
          <w:rFonts w:ascii="Verdana" w:hAnsi="Verdana"/>
        </w:rPr>
        <w:fldChar w:fldCharType="begin"/>
      </w:r>
      <w:r w:rsidR="000220B4">
        <w:rPr>
          <w:rFonts w:ascii="Verdana" w:hAnsi="Verdana"/>
        </w:rPr>
        <w:instrText xml:space="preserve"> ADDIN ZOTERO_ITEM CSL_CITATION {"citationID":"kfmi22Mf","properties":{"formattedCitation":"[31]","plainCitation":"[31]","noteIndex":0},"citationItems":[{"id":392,"uris":["http://zotero.org/users/13606484/items/3TK4XQD9"],"itemData":{"id":392,"type":"article-journal","abstract":"PURPOSE: To investigate the longitudinal changes in landing mechanics and knee kinematics for patients both before and 3 years after anterior cruciate ligament reconstruction (ACLR) and to investigate the association between changes in landing mechanics and magnetic resonance knee kinematics.\nMETHODS: Thirty-one ACLR patients were included in the study. All patients underwent magnetic resonance imaging and biomechanical analysis of a drop-landing task using the injured knee and contralateral knee preoperatively and at 6 months and 3 years after ACLR. For evaluations of knee joint anteroposterior laxity, tibial position was calculated using quantitative loaded magnetic resonance methods.\nRESULTS: The ACLR knee exhibited a significantly lower peak vertical ground reaction force and peak external knee flexion moment and angle at 6 months compared with the contralateral knee; however, the differences were resolved at 3 years. Tibial position was significantly more anterior on the injured side, and the side-to-side difference (SSD) in tibial position exhibited a significant increase from 6 months to 3 years. Among ACLR knees, a greater SSD in peak knee flexion moment at 6 months was associated with an increase in the SSD in anterior tibial translation from 6 months to 3 years.\nCONCLUSIONS: Although landing mechanics and clinical outcomes recovered in patients with ACLR in this study, anteroposterior translation failed to be restored at 3 years after surgery. In addition, patients who have low knee flexion moments in early stages could have greater anteroposterior laxity.\nCLINICAL RELEVANCE: Because of the adverse consequences of abnormal knee kinetics on anterior laxity after ACLR, efforts to improve knee movement patterns should be initiated.","container-title":"Arthroscopy: The Journal of Arthroscopic &amp; Related Surgery: Official Publication of the Arthroscopy Association of North America and the International Arthroscopy Association","DOI":"10.1016/j.arthro.2019.01.050","ISSN":"1526-3231","issue":"7","journalAbbreviation":"Arthroscopy","language":"eng","note":"PMID: 31227398\nPMCID: PMC10938056","page":"2072-2079","source":"PubMed","title":"Increases in Joint Laxity After Anterior Cruciate Ligament Reconstruction Are Associated With Sagittal Biomechanical Asymmetry","volume":"35","author":[{"family":"Shimizu","given":"Tomohiro"},{"family":"Cheng","given":"Zoe"},{"family":"Samaan","given":"Michael A."},{"family":"Tanaka","given":"Matthew S."},{"family":"Souza","given":"Richard B."},{"family":"Li","given":"Xiaojuan"},{"family":"Ma","given":"C. Benjamin"}],"issued":{"date-parts":[["2019",7]]}}}],"schema":"https://github.com/citation-style-language/schema/raw/master/csl-citation.json"} </w:instrText>
      </w:r>
      <w:r w:rsidR="00324D19">
        <w:rPr>
          <w:rFonts w:ascii="Verdana" w:hAnsi="Verdana"/>
        </w:rPr>
        <w:fldChar w:fldCharType="separate"/>
      </w:r>
      <w:r w:rsidR="000220B4" w:rsidRPr="000220B4">
        <w:rPr>
          <w:rFonts w:ascii="Verdana" w:hAnsi="Verdana"/>
        </w:rPr>
        <w:t>[31]</w:t>
      </w:r>
      <w:r w:rsidR="00324D19">
        <w:rPr>
          <w:rFonts w:ascii="Verdana" w:hAnsi="Verdana"/>
        </w:rPr>
        <w:fldChar w:fldCharType="end"/>
      </w:r>
      <w:r w:rsidR="00324D19">
        <w:rPr>
          <w:rFonts w:ascii="Verdana" w:hAnsi="Verdana"/>
        </w:rPr>
        <w:t>.</w:t>
      </w:r>
      <w:r w:rsidRPr="000B180A">
        <w:rPr>
          <w:rFonts w:ascii="Verdana" w:hAnsi="Verdana"/>
        </w:rPr>
        <w:t xml:space="preserve"> </w:t>
      </w:r>
      <w:r w:rsidR="00324D19" w:rsidRPr="00324D19">
        <w:rPr>
          <w:rFonts w:ascii="Verdana" w:hAnsi="Verdana"/>
        </w:rPr>
        <w:t>Additionally, these injuries can result in altered movement patterns during functional activities, as demonstrated in studies of ACL deficiency showing changes in tibial motion</w:t>
      </w:r>
      <w:r w:rsidR="00324D19">
        <w:rPr>
          <w:rFonts w:ascii="Verdana" w:hAnsi="Verdana"/>
        </w:rPr>
        <w:t xml:space="preserve"> </w:t>
      </w:r>
      <w:r w:rsidR="00324D19">
        <w:rPr>
          <w:rFonts w:ascii="Verdana" w:hAnsi="Verdana"/>
        </w:rPr>
        <w:fldChar w:fldCharType="begin"/>
      </w:r>
      <w:r w:rsidR="00C12374">
        <w:rPr>
          <w:rFonts w:ascii="Verdana" w:hAnsi="Verdana"/>
        </w:rPr>
        <w:instrText xml:space="preserve"> ADDIN ZOTERO_ITEM CSL_CITATION {"citationID":"4aJBnL7G","properties":{"formattedCitation":"[6]","plainCitation":"[6]","noteIndex":0},"citationItems":[{"id":342,"uris":["http://zotero.org/users/13606484/items/EQCHRRUB"],"itemData":{"id":342,"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324D19">
        <w:rPr>
          <w:rFonts w:ascii="Verdana" w:hAnsi="Verdana"/>
        </w:rPr>
        <w:fldChar w:fldCharType="separate"/>
      </w:r>
      <w:r w:rsidR="00324D19" w:rsidRPr="00324D19">
        <w:rPr>
          <w:rFonts w:ascii="Verdana" w:hAnsi="Verdana"/>
        </w:rPr>
        <w:t>[6]</w:t>
      </w:r>
      <w:r w:rsidR="00324D19">
        <w:rPr>
          <w:rFonts w:ascii="Verdana" w:hAnsi="Verdana"/>
        </w:rPr>
        <w:fldChar w:fldCharType="end"/>
      </w:r>
      <w:r w:rsidRPr="000B180A">
        <w:rPr>
          <w:rFonts w:ascii="Verdana" w:hAnsi="Verdana"/>
        </w:rPr>
        <w:t xml:space="preserve">. Our method's precision could potentially detect such subtle deviations from normal motion patterns. While the clinical interpretation of such differences would require careful validation in future studies with specific patient cohorts, the precision and efficiency of our </w:t>
      </w:r>
      <w:r w:rsidRPr="000B180A">
        <w:rPr>
          <w:rFonts w:ascii="Verdana" w:hAnsi="Verdana"/>
        </w:rPr>
        <w:lastRenderedPageBreak/>
        <w:t>tracking method makes it a promising tool for comparative analyses between normal and pathological joint motion patterns.</w:t>
      </w:r>
    </w:p>
    <w:p w14:paraId="731A1BA5" w14:textId="3EF6A0A1" w:rsidR="00EB5D3C" w:rsidRDefault="00EA5EF9" w:rsidP="000423D6">
      <w:pPr>
        <w:spacing w:line="360" w:lineRule="auto"/>
        <w:jc w:val="both"/>
        <w:rPr>
          <w:rFonts w:ascii="Verdana" w:hAnsi="Verdana"/>
          <w:u w:val="single"/>
        </w:rPr>
      </w:pPr>
      <w:r w:rsidRPr="00EA5EF9">
        <w:rPr>
          <w:rFonts w:ascii="Verdana" w:hAnsi="Verdana"/>
          <w:u w:val="single"/>
        </w:rPr>
        <w:t xml:space="preserve">4. Conclusion </w:t>
      </w:r>
    </w:p>
    <w:p w14:paraId="10798B2E" w14:textId="4B968732" w:rsidR="009E0853" w:rsidRDefault="00346AAB" w:rsidP="000423D6">
      <w:pPr>
        <w:spacing w:line="360" w:lineRule="auto"/>
        <w:jc w:val="both"/>
        <w:rPr>
          <w:rFonts w:ascii="Verdana" w:hAnsi="Verdana"/>
        </w:rPr>
      </w:pPr>
      <w:r w:rsidRPr="00346AAB">
        <w:rPr>
          <w:rFonts w:ascii="Verdana" w:hAnsi="Verdana"/>
        </w:rPr>
        <w:t xml:space="preserve">This study presents a novel semi-automated method for tracking bone motion in </w:t>
      </w:r>
      <w:proofErr w:type="spellStart"/>
      <w:r w:rsidRPr="00346AAB">
        <w:rPr>
          <w:rFonts w:ascii="Verdana" w:hAnsi="Verdana"/>
        </w:rPr>
        <w:t>2D</w:t>
      </w:r>
      <w:proofErr w:type="spellEnd"/>
      <w:r w:rsidRPr="00346AAB">
        <w:rPr>
          <w:rFonts w:ascii="Verdana" w:hAnsi="Verdana"/>
        </w:rPr>
        <w:t xml:space="preserve"> sagittal CINE MRI sequences during controlled knee flexion-extension movements. The method significantly reduces processing time compared to manual segmentation while </w:t>
      </w:r>
      <w:r w:rsidR="00812336">
        <w:rPr>
          <w:rFonts w:ascii="Verdana" w:hAnsi="Verdana"/>
        </w:rPr>
        <w:t>improving</w:t>
      </w:r>
      <w:r w:rsidR="00812336" w:rsidRPr="00346AAB">
        <w:rPr>
          <w:rFonts w:ascii="Verdana" w:hAnsi="Verdana"/>
        </w:rPr>
        <w:t xml:space="preserve"> </w:t>
      </w:r>
      <w:r w:rsidRPr="00346AAB">
        <w:rPr>
          <w:rFonts w:ascii="Verdana" w:hAnsi="Verdana"/>
        </w:rPr>
        <w:t xml:space="preserve">measurement reliability. The ability to </w:t>
      </w:r>
      <w:r w:rsidR="00812336">
        <w:rPr>
          <w:rFonts w:ascii="Verdana" w:hAnsi="Verdana"/>
        </w:rPr>
        <w:t>efficiently</w:t>
      </w:r>
      <w:r w:rsidR="00812336" w:rsidRPr="00346AAB">
        <w:rPr>
          <w:rFonts w:ascii="Verdana" w:hAnsi="Verdana"/>
        </w:rPr>
        <w:t xml:space="preserve"> </w:t>
      </w:r>
      <w:r w:rsidRPr="00346AAB">
        <w:rPr>
          <w:rFonts w:ascii="Verdana" w:hAnsi="Verdana"/>
        </w:rPr>
        <w:t>quantify relative femoral and tibial positions during motion makes this approach valuable for analyzing joint movement patterns. This technical advancement contributes to the broader goal of understanding normal and pathological knee function through dynamic MRI analysis.</w:t>
      </w:r>
    </w:p>
    <w:p w14:paraId="3C75BF97" w14:textId="77777777" w:rsidR="009E0853" w:rsidRDefault="009E0853" w:rsidP="000423D6">
      <w:pPr>
        <w:spacing w:line="360" w:lineRule="auto"/>
        <w:jc w:val="both"/>
        <w:rPr>
          <w:rFonts w:ascii="Verdana" w:hAnsi="Verdana"/>
        </w:rPr>
      </w:pPr>
    </w:p>
    <w:p w14:paraId="1CE5F248" w14:textId="77777777" w:rsidR="000220B4" w:rsidRPr="000220B4" w:rsidRDefault="00285EAC" w:rsidP="000220B4">
      <w:pPr>
        <w:pStyle w:val="Bibliography"/>
      </w:pPr>
      <w:r>
        <w:rPr>
          <w:rFonts w:ascii="Verdana" w:hAnsi="Verdana"/>
        </w:rPr>
        <w:fldChar w:fldCharType="begin"/>
      </w:r>
      <w:r>
        <w:rPr>
          <w:rFonts w:ascii="Verdana" w:hAnsi="Verdana"/>
        </w:rPr>
        <w:instrText xml:space="preserve"> ADDIN ZOTERO_BIBL {"uncited":[],"omitted":[],"custom":[]} CSL_BIBLIOGRAPHY </w:instrText>
      </w:r>
      <w:r>
        <w:rPr>
          <w:rFonts w:ascii="Verdana" w:hAnsi="Verdana"/>
        </w:rPr>
        <w:fldChar w:fldCharType="separate"/>
      </w:r>
      <w:r w:rsidR="000220B4" w:rsidRPr="000220B4">
        <w:t xml:space="preserve">1. </w:t>
      </w:r>
      <w:r w:rsidR="000220B4" w:rsidRPr="000220B4">
        <w:tab/>
        <w:t>Postolka B, Taylor WR, Dätwyler K, Heller MO, List R, Schütz P. Interpretation of natural tibio-femoral kinematics critically depends upon the kinematic analysis approach: A survey and comparison of methodologies. Journal of Biomechanics 2022; 144 :111306. https://doi.org/10.1016/j.jbiomech.2022.111306</w:t>
      </w:r>
    </w:p>
    <w:p w14:paraId="3C8C8202" w14:textId="77777777" w:rsidR="000220B4" w:rsidRPr="000220B4" w:rsidRDefault="000220B4" w:rsidP="000220B4">
      <w:pPr>
        <w:pStyle w:val="Bibliography"/>
      </w:pPr>
      <w:r w:rsidRPr="000220B4">
        <w:t xml:space="preserve">2. </w:t>
      </w:r>
      <w:r w:rsidRPr="000220B4">
        <w:tab/>
        <w:t>Kaufman KR, Hughes C, Morrey BF, Morrey M, An KN. Gait characteristics of patients with knee osteoarthritis. Journal of Biomechanics 2001; 34 :907–15. https://doi.org/10.1016/S0021-9290(01)00036-7</w:t>
      </w:r>
    </w:p>
    <w:p w14:paraId="756455FF" w14:textId="77777777" w:rsidR="000220B4" w:rsidRPr="000220B4" w:rsidRDefault="000220B4" w:rsidP="000220B4">
      <w:pPr>
        <w:pStyle w:val="Bibliography"/>
      </w:pPr>
      <w:r w:rsidRPr="000220B4">
        <w:t xml:space="preserve">3. </w:t>
      </w:r>
      <w:r w:rsidRPr="000220B4">
        <w:tab/>
        <w:t>Astephen JL, Deluzio KJ, Caldwell GE, Dunbar MJ. Biomechanical changes at the hip, knee, and ankle joints during gait are associated with knee osteoarthritis severity. Journal Orthopaedic Research 2008; 26 :332–41. https://doi.org/10.1002/jor.20496</w:t>
      </w:r>
    </w:p>
    <w:p w14:paraId="25441E96" w14:textId="77777777" w:rsidR="000220B4" w:rsidRPr="000220B4" w:rsidRDefault="000220B4" w:rsidP="000220B4">
      <w:pPr>
        <w:pStyle w:val="Bibliography"/>
      </w:pPr>
      <w:r w:rsidRPr="000220B4">
        <w:t xml:space="preserve">4. </w:t>
      </w:r>
      <w:r w:rsidRPr="000220B4">
        <w:tab/>
        <w:t>Tashman S, Kopf S, Fu FH. The Kinematic Basis of Anterior Cruciate Ligament Reconstruction. Operative Techniques in Sports Medicine 2008; 16 :116–8. https://doi.org/10.1053/j.otsm.2008.10.005</w:t>
      </w:r>
    </w:p>
    <w:p w14:paraId="41561937" w14:textId="77777777" w:rsidR="000220B4" w:rsidRPr="000220B4" w:rsidRDefault="000220B4" w:rsidP="000220B4">
      <w:pPr>
        <w:pStyle w:val="Bibliography"/>
      </w:pPr>
      <w:r w:rsidRPr="000220B4">
        <w:t xml:space="preserve">5. </w:t>
      </w:r>
      <w:r w:rsidRPr="000220B4">
        <w:tab/>
        <w:t>Georgoulis AD, Papadonikolakis A, Papageorgiou CD, Mitsou A, Stergiou N. Three-Dimensional Tibiofemoral Kinematics of the Anterior Cruciate Ligament-Deficient and Reconstructed Knee during Walking. Am J Sports Med 2003; 31 :75–9. https://doi.org/10.1177/03635465030310012401</w:t>
      </w:r>
    </w:p>
    <w:p w14:paraId="1F1219B7" w14:textId="77777777" w:rsidR="000220B4" w:rsidRPr="000220B4" w:rsidRDefault="000220B4" w:rsidP="000220B4">
      <w:pPr>
        <w:pStyle w:val="Bibliography"/>
      </w:pPr>
      <w:r w:rsidRPr="000220B4">
        <w:t xml:space="preserve">6. </w:t>
      </w:r>
      <w:r w:rsidRPr="000220B4">
        <w:tab/>
        <w:t>Barrance PJ, Williams GN, Snyder-Mackler L, Buchanan TS. Altered knee kinematics in ACL-deficient non-copers: a comparison using dynamic MRI. J Orthop Res 2006; 24 :132–40. https://doi.org/10.1002/jor.20016</w:t>
      </w:r>
    </w:p>
    <w:p w14:paraId="147146F1" w14:textId="77777777" w:rsidR="000220B4" w:rsidRPr="000220B4" w:rsidRDefault="000220B4" w:rsidP="000220B4">
      <w:pPr>
        <w:pStyle w:val="Bibliography"/>
      </w:pPr>
      <w:r w:rsidRPr="000220B4">
        <w:t xml:space="preserve">7. </w:t>
      </w:r>
      <w:r w:rsidRPr="000220B4">
        <w:tab/>
        <w:t>Markolf KL, Burchfield DM, Shapiro MM, Shepard MF, Finerman GAM, Slauterbeck JL. Combined knee loading states that generate high anterior cruciate ligament forces. Journal Orthopaedic Research 1995; 13 :930–5. https://doi.org/10.1002/jor.1100130618</w:t>
      </w:r>
    </w:p>
    <w:p w14:paraId="58BB4DA3" w14:textId="77777777" w:rsidR="000220B4" w:rsidRPr="000220B4" w:rsidRDefault="000220B4" w:rsidP="000220B4">
      <w:pPr>
        <w:pStyle w:val="Bibliography"/>
      </w:pPr>
      <w:r w:rsidRPr="000220B4">
        <w:lastRenderedPageBreak/>
        <w:t xml:space="preserve">8. </w:t>
      </w:r>
      <w:r w:rsidRPr="000220B4">
        <w:tab/>
        <w:t>Chaudhari AMW, Briant PL, Bevill SL, Koo S, Andriacchi TP. Knee Kinematics, Cartilage Morphology, and Osteoarthritis after ACL Injury. Medicine &amp; Science in Sports &amp; Exercise 2008; 40 :215–22. https://doi.org/10.1249/mss.0b013e31815cbb0e</w:t>
      </w:r>
    </w:p>
    <w:p w14:paraId="249E4800" w14:textId="77777777" w:rsidR="000220B4" w:rsidRPr="000220B4" w:rsidRDefault="000220B4" w:rsidP="000220B4">
      <w:pPr>
        <w:pStyle w:val="Bibliography"/>
      </w:pPr>
      <w:r w:rsidRPr="000220B4">
        <w:t xml:space="preserve">9. </w:t>
      </w:r>
      <w:r w:rsidRPr="000220B4">
        <w:tab/>
        <w:t>Andriacchi TP, Mündermann A. The role of ambulatory mechanics in the initiation and progression of knee osteoarthritis. Curr Opin Rheumatol 2006; 18 :514–8. https://doi.org/10.1097/01.bor.0000240365.16842.4e</w:t>
      </w:r>
    </w:p>
    <w:p w14:paraId="673CDD0C" w14:textId="77777777" w:rsidR="000220B4" w:rsidRPr="000220B4" w:rsidRDefault="000220B4" w:rsidP="000220B4">
      <w:pPr>
        <w:pStyle w:val="Bibliography"/>
      </w:pPr>
      <w:r w:rsidRPr="000220B4">
        <w:t xml:space="preserve">10. </w:t>
      </w:r>
      <w:r w:rsidRPr="000220B4">
        <w:tab/>
        <w:t>Conconi M, De Carli F, Berni M, Sancisi N, Parenti-Castelli V, Monetti G. In-Vivo Quantification of Knee Deep-Flexion in Physiological Loading Condition trough Dynamic MRI. Applied Sciences 2023; 13 :629. https://doi.org/10.3390/app13010629</w:t>
      </w:r>
    </w:p>
    <w:p w14:paraId="24F90647" w14:textId="77777777" w:rsidR="000220B4" w:rsidRPr="000220B4" w:rsidRDefault="000220B4" w:rsidP="000220B4">
      <w:pPr>
        <w:pStyle w:val="Bibliography"/>
      </w:pPr>
      <w:r w:rsidRPr="000220B4">
        <w:t xml:space="preserve">11. </w:t>
      </w:r>
      <w:r w:rsidRPr="000220B4">
        <w:tab/>
        <w:t>Draper CE, Besier TF, Santos JM, Jennings F, Fredericson M, Gold GE, et al. Using real-time MRI to quantify altered joint kinematics in subjects with patellofemoral pain and to evaluate the effects of a patellar brace or sleeve on joint motion. J Orthop Res 2009; 27 :571–7. https://doi.org/10.1002/jor.20790</w:t>
      </w:r>
    </w:p>
    <w:p w14:paraId="0072A15F" w14:textId="77777777" w:rsidR="000220B4" w:rsidRPr="000220B4" w:rsidRDefault="000220B4" w:rsidP="000220B4">
      <w:pPr>
        <w:pStyle w:val="Bibliography"/>
        <w:rPr>
          <w:lang w:val="de-DE"/>
        </w:rPr>
      </w:pPr>
      <w:r w:rsidRPr="000220B4">
        <w:t xml:space="preserve">12. </w:t>
      </w:r>
      <w:r w:rsidRPr="000220B4">
        <w:tab/>
        <w:t xml:space="preserve">Kaiser JM, Vignos MF, Kijowski R, Baer G, Thelen DG. Effect of Loading on In Vivo Tibiofemoral and Patellofemoral Kinematics of Healthy and ACL-Reconstructed Knees. </w:t>
      </w:r>
      <w:r w:rsidRPr="000220B4">
        <w:rPr>
          <w:lang w:val="de-DE"/>
        </w:rPr>
        <w:t>Am J Sports Med 2017; 45 :3272–9. https://doi.org/10.1177/0363546517724417</w:t>
      </w:r>
    </w:p>
    <w:p w14:paraId="48A5693E" w14:textId="77777777" w:rsidR="000220B4" w:rsidRPr="000220B4" w:rsidRDefault="000220B4" w:rsidP="000220B4">
      <w:pPr>
        <w:pStyle w:val="Bibliography"/>
      </w:pPr>
      <w:r w:rsidRPr="000220B4">
        <w:rPr>
          <w:lang w:val="de-DE"/>
        </w:rPr>
        <w:t xml:space="preserve">13. </w:t>
      </w:r>
      <w:r w:rsidRPr="000220B4">
        <w:rPr>
          <w:lang w:val="de-DE"/>
        </w:rPr>
        <w:tab/>
        <w:t xml:space="preserve">Brossmann J, Muhle C, Schröder C, Melchert UH, Büll CC, Spielmann RP, et al. </w:t>
      </w:r>
      <w:r w:rsidRPr="000220B4">
        <w:t>Patellar tracking patterns during active and passive knee extension: evaluation with motion-triggered cine MR imaging. Radiology 1993; 187 :205–12. https://doi.org/10.1148/radiology.187.1.8451415</w:t>
      </w:r>
    </w:p>
    <w:p w14:paraId="0CC33E0E" w14:textId="77777777" w:rsidR="000220B4" w:rsidRPr="000220B4" w:rsidRDefault="000220B4" w:rsidP="000220B4">
      <w:pPr>
        <w:pStyle w:val="Bibliography"/>
      </w:pPr>
      <w:r w:rsidRPr="000220B4">
        <w:t xml:space="preserve">14. </w:t>
      </w:r>
      <w:r w:rsidRPr="000220B4">
        <w:tab/>
        <w:t>Seisler AR, Sheehan FT. Normative three-dimensional patellofemoral and tibiofemoral kinematics: a dynamic, in vivo study. IEEE Trans Biomed Eng 2007; 54 :1333–41. https://doi.org/10.1109/TBME.2007.890735</w:t>
      </w:r>
    </w:p>
    <w:p w14:paraId="39304573" w14:textId="77777777" w:rsidR="000220B4" w:rsidRPr="000220B4" w:rsidRDefault="000220B4" w:rsidP="000220B4">
      <w:pPr>
        <w:pStyle w:val="Bibliography"/>
        <w:rPr>
          <w:lang w:val="de-DE"/>
        </w:rPr>
      </w:pPr>
      <w:r w:rsidRPr="000220B4">
        <w:t xml:space="preserve">15. </w:t>
      </w:r>
      <w:r w:rsidRPr="000220B4">
        <w:tab/>
        <w:t xml:space="preserve">Behnam AJ, Herzka DA, Sheehan FT. Assessing the accuracy and precision of musculoskeletal motion tracking using cine-PC MRI on a 3.0T platform. </w:t>
      </w:r>
      <w:r w:rsidRPr="000220B4">
        <w:rPr>
          <w:lang w:val="de-DE"/>
        </w:rPr>
        <w:t>J Biomech 2011; 44 :193–7. https://doi.org/10.1016/j.jbiomech.2010.08.029</w:t>
      </w:r>
    </w:p>
    <w:p w14:paraId="0BE5269F" w14:textId="77777777" w:rsidR="000220B4" w:rsidRPr="000220B4" w:rsidRDefault="000220B4" w:rsidP="000220B4">
      <w:pPr>
        <w:pStyle w:val="Bibliography"/>
      </w:pPr>
      <w:r w:rsidRPr="000220B4">
        <w:rPr>
          <w:lang w:val="de-DE"/>
        </w:rPr>
        <w:t xml:space="preserve">16. </w:t>
      </w:r>
      <w:r w:rsidRPr="000220B4">
        <w:rPr>
          <w:lang w:val="de-DE"/>
        </w:rPr>
        <w:tab/>
        <w:t xml:space="preserve">Kaiser J, Bradford R, Johnson K, Wieben O, Thelen DG. </w:t>
      </w:r>
      <w:r w:rsidRPr="000220B4">
        <w:t>Measurement of tibiofemoral kinematics using highly accelerated 3D radial sampling. Magnetic Resonance in Med 2013; 69 :1310–6. https://doi.org/10.1002/mrm.24362</w:t>
      </w:r>
    </w:p>
    <w:p w14:paraId="71074D11" w14:textId="77777777" w:rsidR="000220B4" w:rsidRPr="000220B4" w:rsidRDefault="000220B4" w:rsidP="000220B4">
      <w:pPr>
        <w:pStyle w:val="Bibliography"/>
      </w:pPr>
      <w:r w:rsidRPr="000220B4">
        <w:t xml:space="preserve">17. </w:t>
      </w:r>
      <w:r w:rsidRPr="000220B4">
        <w:tab/>
        <w:t>Westphal CJ, Schmitz A, Reeder SB, Thelen DG. Load-dependent variations in knee kinematics measured with dynamic MRI. Journal of Biomechanics 2013; 46 :2045–52. https://doi.org/10.1016/j.jbiomech.2013.05.027</w:t>
      </w:r>
    </w:p>
    <w:p w14:paraId="402484EE" w14:textId="77777777" w:rsidR="000220B4" w:rsidRPr="000220B4" w:rsidRDefault="000220B4" w:rsidP="000220B4">
      <w:pPr>
        <w:pStyle w:val="Bibliography"/>
      </w:pPr>
      <w:r w:rsidRPr="000220B4">
        <w:t xml:space="preserve">18. </w:t>
      </w:r>
      <w:r w:rsidRPr="000220B4">
        <w:tab/>
        <w:t>Brisson NM, Krämer M, Krahl LAN, Schill A, Duda GN, Reichenbach JR. A novel multipurpose device for guided knee motion and loading during dynamic magnetic resonance imaging. Zeitschrift für Medizinische Physik 2022; 32 :500–13. https://doi.org/10.1016/j.zemedi.2021.12.002</w:t>
      </w:r>
    </w:p>
    <w:p w14:paraId="540C6CC3" w14:textId="77777777" w:rsidR="000220B4" w:rsidRPr="000220B4" w:rsidRDefault="000220B4" w:rsidP="000220B4">
      <w:pPr>
        <w:pStyle w:val="Bibliography"/>
        <w:rPr>
          <w:lang w:val="de-DE"/>
        </w:rPr>
      </w:pPr>
      <w:r w:rsidRPr="000220B4">
        <w:t xml:space="preserve">19. </w:t>
      </w:r>
      <w:r w:rsidRPr="000220B4">
        <w:tab/>
        <w:t xml:space="preserve">Winkelmann S, Schaeffter T, Koehler T, Eggers H, Doessel O. An Optimal Radial Profile Order Based on the Golden Ratio for Time-Resolved MRI. </w:t>
      </w:r>
      <w:r w:rsidRPr="000220B4">
        <w:rPr>
          <w:lang w:val="de-DE"/>
        </w:rPr>
        <w:t>IEEE Trans Med Imaging 2007; 26 :68–76. https://doi.org/10.1109/TMI.2006.885337</w:t>
      </w:r>
    </w:p>
    <w:p w14:paraId="7BB5478F" w14:textId="77777777" w:rsidR="000220B4" w:rsidRPr="000220B4" w:rsidRDefault="000220B4" w:rsidP="000220B4">
      <w:pPr>
        <w:pStyle w:val="Bibliography"/>
      </w:pPr>
      <w:r w:rsidRPr="000220B4">
        <w:rPr>
          <w:lang w:val="de-DE"/>
        </w:rPr>
        <w:t xml:space="preserve">20. </w:t>
      </w:r>
      <w:r w:rsidRPr="000220B4">
        <w:rPr>
          <w:lang w:val="de-DE"/>
        </w:rPr>
        <w:tab/>
        <w:t xml:space="preserve">Krämer M, Herrmann K, Biermann J, Reichenbach JR. </w:t>
      </w:r>
      <w:r w:rsidRPr="000220B4">
        <w:t>Retrospective reconstruction of cardiac cine images from golden</w:t>
      </w:r>
      <w:r w:rsidRPr="000220B4">
        <w:rPr>
          <w:rFonts w:ascii="Cambria Math" w:hAnsi="Cambria Math" w:cs="Cambria Math"/>
        </w:rPr>
        <w:t>‐</w:t>
      </w:r>
      <w:r w:rsidRPr="000220B4">
        <w:t>ratio radial MRI using one</w:t>
      </w:r>
      <w:r w:rsidRPr="000220B4">
        <w:rPr>
          <w:rFonts w:ascii="Cambria Math" w:hAnsi="Cambria Math" w:cs="Cambria Math"/>
        </w:rPr>
        <w:t>‐</w:t>
      </w:r>
      <w:r w:rsidRPr="000220B4">
        <w:t>dimensional navigators. Magnetic Resonance Imaging 2014; 40 :413</w:t>
      </w:r>
      <w:r w:rsidRPr="000220B4">
        <w:rPr>
          <w:rFonts w:ascii="Aptos" w:hAnsi="Aptos" w:cs="Aptos"/>
        </w:rPr>
        <w:t>–</w:t>
      </w:r>
      <w:r w:rsidRPr="000220B4">
        <w:t>22. https://doi.org/10.1002/jmri.24364</w:t>
      </w:r>
    </w:p>
    <w:p w14:paraId="7487272A" w14:textId="77777777" w:rsidR="000220B4" w:rsidRPr="000220B4" w:rsidRDefault="000220B4" w:rsidP="000220B4">
      <w:pPr>
        <w:pStyle w:val="Bibliography"/>
      </w:pPr>
      <w:r w:rsidRPr="000220B4">
        <w:lastRenderedPageBreak/>
        <w:t xml:space="preserve">21. </w:t>
      </w:r>
      <w:r w:rsidRPr="000220B4">
        <w:tab/>
        <w:t>Aleksiev M, Krämer M, Brisson NM, Maggioni MB, Duda GN, Reichenbach JR. High-resolution CINE imaging of active guided knee motion using continuously acquired golden-angle radial MRI and rotary sensor information. Magnetic Resonance Imaging 2022; 92 :161–8. https://doi.org/10.1016/j.mri.2022.06.015</w:t>
      </w:r>
    </w:p>
    <w:p w14:paraId="7FF67DF3" w14:textId="77777777" w:rsidR="000220B4" w:rsidRPr="000220B4" w:rsidRDefault="000220B4" w:rsidP="000220B4">
      <w:pPr>
        <w:pStyle w:val="Bibliography"/>
      </w:pPr>
      <w:r w:rsidRPr="000220B4">
        <w:t xml:space="preserve">22. </w:t>
      </w:r>
      <w:r w:rsidRPr="000220B4">
        <w:tab/>
        <w:t>Wood T, Ljungberg E, Wiesinger F. Radial Interstices Enable Speedy Low-volume Imaging. JOSS 2021; 6 :3500. https://doi.org/10.21105/joss.03500</w:t>
      </w:r>
    </w:p>
    <w:p w14:paraId="2E4AD1AF" w14:textId="77777777" w:rsidR="000220B4" w:rsidRPr="000220B4" w:rsidRDefault="000220B4" w:rsidP="000220B4">
      <w:pPr>
        <w:pStyle w:val="Bibliography"/>
      </w:pPr>
      <w:r w:rsidRPr="000220B4">
        <w:t xml:space="preserve">23. </w:t>
      </w:r>
      <w:r w:rsidRPr="000220B4">
        <w:tab/>
        <w:t>Boyd S. Distributed Optimization and Statistical Learning via the Alternating Direction Method of Multipliers. FNT in Machine Learning 2010; 3 :1–122. https://doi.org/10.1561/2200000016</w:t>
      </w:r>
    </w:p>
    <w:p w14:paraId="075AEA8A" w14:textId="77777777" w:rsidR="000220B4" w:rsidRPr="000220B4" w:rsidRDefault="000220B4" w:rsidP="000220B4">
      <w:pPr>
        <w:pStyle w:val="Bibliography"/>
      </w:pPr>
      <w:r w:rsidRPr="000220B4">
        <w:t xml:space="preserve">24. </w:t>
      </w:r>
      <w:r w:rsidRPr="000220B4">
        <w:tab/>
        <w:t>Bredies K, Kunisch K, Pock T. Total Generalized Variation. SIAM J Imaging Sci 2010; 3 :492–526. https://doi.org/10.1137/090769521</w:t>
      </w:r>
    </w:p>
    <w:p w14:paraId="45E459F1" w14:textId="77777777" w:rsidR="000220B4" w:rsidRPr="000220B4" w:rsidRDefault="000220B4" w:rsidP="000220B4">
      <w:pPr>
        <w:pStyle w:val="Bibliography"/>
      </w:pPr>
      <w:r w:rsidRPr="000220B4">
        <w:t xml:space="preserve">25. </w:t>
      </w:r>
      <w:r w:rsidRPr="000220B4">
        <w:tab/>
        <w:t>Canny J. A Computational Approach to Edge Detection. IEEE Trans Pattern Anal Mach Intell 1986; PAMI-8 :679–98. https://doi.org/10.1109/TPAMI.1986.4767851</w:t>
      </w:r>
    </w:p>
    <w:p w14:paraId="645B5A06" w14:textId="77777777" w:rsidR="000220B4" w:rsidRPr="000220B4" w:rsidRDefault="000220B4" w:rsidP="000220B4">
      <w:pPr>
        <w:pStyle w:val="Bibliography"/>
        <w:rPr>
          <w:lang w:val="de-DE"/>
        </w:rPr>
      </w:pPr>
      <w:r w:rsidRPr="000220B4">
        <w:t xml:space="preserve">26. </w:t>
      </w:r>
      <w:r w:rsidRPr="000220B4">
        <w:tab/>
        <w:t xml:space="preserve">Dillencourt MB, Samet H, Tamminen M. A general approach to connected-component labeling for arbitrary image representations. </w:t>
      </w:r>
      <w:r w:rsidRPr="000220B4">
        <w:rPr>
          <w:lang w:val="de-DE"/>
        </w:rPr>
        <w:t>J ACM 1992; 39 :253–80. https://doi.org/10.1145/128749.128750</w:t>
      </w:r>
    </w:p>
    <w:p w14:paraId="1F999277" w14:textId="77777777" w:rsidR="000220B4" w:rsidRPr="000220B4" w:rsidRDefault="000220B4" w:rsidP="000220B4">
      <w:pPr>
        <w:pStyle w:val="Bibliography"/>
      </w:pPr>
      <w:r w:rsidRPr="000220B4">
        <w:rPr>
          <w:lang w:val="de-DE"/>
        </w:rPr>
        <w:t xml:space="preserve">27. </w:t>
      </w:r>
      <w:r w:rsidRPr="000220B4">
        <w:rPr>
          <w:lang w:val="de-DE"/>
        </w:rPr>
        <w:tab/>
        <w:t xml:space="preserve">Hinneburg A, Aggarwal CC, Keim DA. </w:t>
      </w:r>
      <w:r w:rsidRPr="000220B4">
        <w:t>What is the nearest neighbor in high dimensional spaces? Proc of the 26th Internat Conference on Very Large Databases, Cairo, Egypt, 2000 2000; :506–15</w:t>
      </w:r>
    </w:p>
    <w:p w14:paraId="6194A37D" w14:textId="77777777" w:rsidR="000220B4" w:rsidRPr="000220B4" w:rsidRDefault="000220B4" w:rsidP="000220B4">
      <w:pPr>
        <w:pStyle w:val="Bibliography"/>
      </w:pPr>
      <w:r w:rsidRPr="000220B4">
        <w:t xml:space="preserve">28. </w:t>
      </w:r>
      <w:r w:rsidRPr="000220B4">
        <w:tab/>
        <w:t>De Boor C. A Practical Guide to Splines. 1978; 27. https://doi.org/10.1007/978-1-4612-6333-3</w:t>
      </w:r>
    </w:p>
    <w:p w14:paraId="1E50DE76" w14:textId="77777777" w:rsidR="000220B4" w:rsidRPr="000220B4" w:rsidRDefault="000220B4" w:rsidP="000220B4">
      <w:pPr>
        <w:pStyle w:val="Bibliography"/>
      </w:pPr>
      <w:r w:rsidRPr="000220B4">
        <w:t xml:space="preserve">29. </w:t>
      </w:r>
      <w:r w:rsidRPr="000220B4">
        <w:tab/>
        <w:t>Nelder JA, Mead R. A Simplex Method for Function Minimization. The Computer Journal 1965; 7 :308–13. https://doi.org/10.1093/comjnl/7.4.308</w:t>
      </w:r>
    </w:p>
    <w:p w14:paraId="1F73057F" w14:textId="77777777" w:rsidR="000220B4" w:rsidRPr="000220B4" w:rsidRDefault="000220B4" w:rsidP="000220B4">
      <w:pPr>
        <w:pStyle w:val="Bibliography"/>
        <w:rPr>
          <w:lang w:val="de-DE"/>
        </w:rPr>
      </w:pPr>
      <w:r w:rsidRPr="000220B4">
        <w:t xml:space="preserve">30. </w:t>
      </w:r>
      <w:r w:rsidRPr="000220B4">
        <w:tab/>
        <w:t xml:space="preserve">Sofroniew N, Lambert T, Evans K, Nunez-Iglesias J, Bokota G, Winston P, et al. napari: a multi-dimensional image viewer for Python. </w:t>
      </w:r>
      <w:r w:rsidRPr="000220B4">
        <w:rPr>
          <w:lang w:val="de-DE"/>
        </w:rPr>
        <w:t>2022; https://doi.org/10.5281/ZENODO.6598542</w:t>
      </w:r>
    </w:p>
    <w:p w14:paraId="1AA6AE8F" w14:textId="77777777" w:rsidR="000220B4" w:rsidRPr="000220B4" w:rsidRDefault="000220B4" w:rsidP="000220B4">
      <w:pPr>
        <w:pStyle w:val="Bibliography"/>
      </w:pPr>
      <w:r w:rsidRPr="000220B4">
        <w:rPr>
          <w:lang w:val="de-DE"/>
        </w:rPr>
        <w:t xml:space="preserve">31. </w:t>
      </w:r>
      <w:r w:rsidRPr="000220B4">
        <w:rPr>
          <w:lang w:val="de-DE"/>
        </w:rPr>
        <w:tab/>
        <w:t xml:space="preserve">Shimizu T, Cheng Z, Samaan MA, Tanaka MS, Souza RB, Li X, et al. </w:t>
      </w:r>
      <w:r w:rsidRPr="000220B4">
        <w:t>Increases in Joint Laxity After Anterior Cruciate Ligament Reconstruction Are Associated With Sagittal Biomechanical Asymmetry. Arthroscopy 2019; 35 :2072–9. https://doi.org/10.1016/j.arthro.2019.01.050</w:t>
      </w:r>
    </w:p>
    <w:p w14:paraId="66AD6C8B" w14:textId="55253D9D" w:rsidR="00D731F5" w:rsidRPr="007C5774" w:rsidRDefault="00285EAC" w:rsidP="5FE521F8">
      <w:pPr>
        <w:spacing w:line="360" w:lineRule="auto"/>
        <w:rPr>
          <w:rFonts w:ascii="Verdana" w:hAnsi="Verdana"/>
        </w:rPr>
      </w:pPr>
      <w:r>
        <w:rPr>
          <w:rFonts w:ascii="Verdana" w:hAnsi="Verdana"/>
        </w:rPr>
        <w:fldChar w:fldCharType="end"/>
      </w:r>
    </w:p>
    <w:sectPr w:rsidR="00D731F5" w:rsidRPr="007C5774" w:rsidSect="00727147">
      <w:pgSz w:w="11906" w:h="16838" w:code="9"/>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risson, Nicholas" w:date="2024-12-11T23:00:00Z" w:initials="BN">
    <w:p w14:paraId="0408A44E" w14:textId="77777777" w:rsidR="00B14E98" w:rsidRDefault="00B14E98">
      <w:pPr>
        <w:pStyle w:val="CommentText"/>
      </w:pPr>
      <w:r>
        <w:rPr>
          <w:rStyle w:val="CommentReference"/>
        </w:rPr>
        <w:annotationRef/>
      </w:r>
      <w:proofErr w:type="gramStart"/>
      <w:r>
        <w:t>Thanks</w:t>
      </w:r>
      <w:proofErr w:type="gramEnd"/>
      <w:r>
        <w:t xml:space="preserve"> Aayush for your updated manuscript! I can see the improvemen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
    <w:p w14:paraId="7FE1902C" w14:textId="77777777" w:rsidR="00B14E98" w:rsidRDefault="00B14E98">
      <w:pPr>
        <w:pStyle w:val="CommentText"/>
      </w:pPr>
    </w:p>
    <w:p w14:paraId="70964831" w14:textId="1AF0C0A9" w:rsidR="00B14E98" w:rsidRDefault="00B14E98">
      <w:pPr>
        <w:pStyle w:val="CommentText"/>
      </w:pPr>
      <w:r>
        <w:t xml:space="preserve">In the next version, could you please already have the text formatted according to the journal guidelines? This way, I could also revise for this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
  </w:comment>
  <w:comment w:id="8" w:author="Brisson, Nicholas" w:date="2024-12-11T22:28:00Z" w:initials="BN">
    <w:p w14:paraId="3C55B2CB" w14:textId="77777777" w:rsidR="00A046BF" w:rsidRDefault="00A046BF">
      <w:pPr>
        <w:pStyle w:val="CommentText"/>
      </w:pPr>
      <w:r>
        <w:rPr>
          <w:rStyle w:val="CommentReference"/>
        </w:rPr>
        <w:annotationRef/>
      </w:r>
      <w:r>
        <w:t>Why not include the point from your ISMRM abstract about prosthetic designs??:</w:t>
      </w:r>
    </w:p>
    <w:p w14:paraId="557A89E8" w14:textId="77777777" w:rsidR="00A046BF" w:rsidRDefault="00A046BF">
      <w:pPr>
        <w:pStyle w:val="CommentText"/>
      </w:pPr>
    </w:p>
    <w:p w14:paraId="549E26AC" w14:textId="77777777" w:rsidR="00A046BF" w:rsidRDefault="00A046BF">
      <w:pPr>
        <w:pStyle w:val="CommentText"/>
        <w:rPr>
          <w:rFonts w:ascii="Times New Roman" w:hAnsi="Times New Roman" w:cs="Times New Roman"/>
          <w:i/>
        </w:rPr>
      </w:pPr>
      <w:r w:rsidRPr="00A046BF">
        <w:rPr>
          <w:rFonts w:ascii="Times New Roman" w:hAnsi="Times New Roman" w:cs="Times New Roman"/>
          <w:i/>
        </w:rPr>
        <w:t xml:space="preserve">Accurate assessment of tibiofemoral kinematics is crucial for evaluating joint function and improving prosthetic design </w:t>
      </w:r>
      <w:r w:rsidRPr="00A046BF">
        <w:rPr>
          <w:rFonts w:ascii="Times New Roman" w:hAnsi="Times New Roman" w:cs="Times New Roman"/>
          <w:i/>
        </w:rPr>
        <w:fldChar w:fldCharType="begin"/>
      </w:r>
      <w:r w:rsidRPr="00A046BF">
        <w:rPr>
          <w:rFonts w:ascii="Times New Roman" w:hAnsi="Times New Roman" w:cs="Times New Roman"/>
          <w:i/>
        </w:rPr>
        <w:instrText xml:space="preserve"> ADDIN ZOTERO_ITEM CSL_CITATION {"citationID":"lzqoYgYD","properties":{"formattedCitation":"\\super 1\\nosupersub{}","plainCitation":"1","noteIndex":0},"citationItems":[{"id":2986,"uris":["http://zotero.org/users/5333775/items/5R6WPFH7"],"itemData":{"id":2986,"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schema":"https://github.com/citation-style-language/schema/raw/master/csl-citation.json"} </w:instrText>
      </w:r>
      <w:r w:rsidRPr="00A046BF">
        <w:rPr>
          <w:rFonts w:ascii="Times New Roman" w:hAnsi="Times New Roman" w:cs="Times New Roman"/>
          <w:i/>
        </w:rPr>
        <w:fldChar w:fldCharType="separate"/>
      </w:r>
      <w:r w:rsidRPr="00A046BF">
        <w:rPr>
          <w:rFonts w:ascii="Times New Roman" w:hAnsi="Times New Roman" w:cs="Times New Roman"/>
          <w:i/>
          <w:kern w:val="0"/>
          <w:vertAlign w:val="superscript"/>
        </w:rPr>
        <w:t>1</w:t>
      </w:r>
      <w:r w:rsidRPr="00A046BF">
        <w:rPr>
          <w:rFonts w:ascii="Times New Roman" w:hAnsi="Times New Roman" w:cs="Times New Roman"/>
          <w:i/>
        </w:rPr>
        <w:fldChar w:fldCharType="end"/>
      </w:r>
    </w:p>
    <w:p w14:paraId="407FD34C" w14:textId="77777777" w:rsidR="00A046BF" w:rsidRDefault="00A046BF">
      <w:pPr>
        <w:pStyle w:val="CommentText"/>
        <w:rPr>
          <w:i/>
        </w:rPr>
      </w:pPr>
    </w:p>
    <w:p w14:paraId="696B840D" w14:textId="436DF996" w:rsidR="00A046BF" w:rsidRPr="00A046BF" w:rsidRDefault="00A046BF">
      <w:pPr>
        <w:pStyle w:val="CommentText"/>
      </w:pPr>
      <w:r>
        <w:t xml:space="preserve">Maybe also ask </w:t>
      </w:r>
      <w:proofErr w:type="spellStart"/>
      <w:r>
        <w:t>ChatPGT</w:t>
      </w:r>
      <w:proofErr w:type="spellEnd"/>
      <w:r>
        <w:t xml:space="preserve"> for a few more examples of what relative motion between bones is useful for, research wise and clinically.</w:t>
      </w:r>
    </w:p>
  </w:comment>
  <w:comment w:id="11" w:author="Brisson, Nicholas" w:date="2024-12-11T22:23:00Z" w:initials="BN">
    <w:p w14:paraId="5CFD3209" w14:textId="79229D59" w:rsidR="008E141D" w:rsidRDefault="008E141D">
      <w:pPr>
        <w:pStyle w:val="CommentText"/>
      </w:pPr>
      <w:r>
        <w:rPr>
          <w:rStyle w:val="CommentReference"/>
        </w:rPr>
        <w:annotationRef/>
      </w:r>
      <w:r>
        <w:t>This is a bit odd because, as we discussed, you are not measuring “typical knee movement patterns”, which would usually be “</w:t>
      </w:r>
      <w:r w:rsidR="00A046BF">
        <w:t xml:space="preserve">knee </w:t>
      </w:r>
      <w:proofErr w:type="gramStart"/>
      <w:r w:rsidR="00A046BF">
        <w:t>angles”…</w:t>
      </w:r>
      <w:proofErr w:type="gramEnd"/>
      <w:r w:rsidR="00A046BF">
        <w:t xml:space="preserve"> I suggest you change “movement patterns” to “bone or osteokinematics or movement”, and then list a few </w:t>
      </w:r>
      <w:proofErr w:type="gramStart"/>
      <w:r w:rsidR="00A046BF">
        <w:t>example</w:t>
      </w:r>
      <w:proofErr w:type="gramEnd"/>
      <w:r w:rsidR="00A046BF">
        <w:t xml:space="preserve"> of knee conditions where altered osteokinematics play a role (preferably conditions of the tibia + femur, not so much the patella since you do not evaluate it)&gt;&gt; ask </w:t>
      </w:r>
      <w:proofErr w:type="spellStart"/>
      <w:r w:rsidR="00A046BF">
        <w:t>CHATGPT</w:t>
      </w:r>
      <w:proofErr w:type="spellEnd"/>
      <w:r w:rsidR="00A046BF">
        <w:t>!</w:t>
      </w:r>
    </w:p>
  </w:comment>
  <w:comment w:id="22" w:author="Brisson, Nicholas" w:date="2024-12-11T22:39:00Z" w:initials="BN">
    <w:p w14:paraId="532631C6" w14:textId="39C6A25E" w:rsidR="00856384" w:rsidRDefault="00856384">
      <w:pPr>
        <w:pStyle w:val="CommentText"/>
      </w:pPr>
      <w:r>
        <w:rPr>
          <w:rStyle w:val="CommentReference"/>
        </w:rPr>
        <w:annotationRef/>
      </w:r>
      <w:r>
        <w:t>Here, you could cite for the ACL/ligament injuries:</w:t>
      </w:r>
    </w:p>
    <w:p w14:paraId="704C78E9" w14:textId="77777777" w:rsidR="00856384" w:rsidRDefault="00856384">
      <w:pPr>
        <w:pStyle w:val="CommentText"/>
      </w:pPr>
      <w:proofErr w:type="spellStart"/>
      <w:r>
        <w:t>Andriacchi</w:t>
      </w:r>
      <w:proofErr w:type="spellEnd"/>
      <w:r>
        <w:t xml:space="preserve"> et al. 2009</w:t>
      </w:r>
    </w:p>
    <w:p w14:paraId="22170F42" w14:textId="77777777" w:rsidR="00856384" w:rsidRDefault="00856384">
      <w:pPr>
        <w:pStyle w:val="CommentText"/>
        <w:rPr>
          <w:i/>
        </w:rPr>
      </w:pPr>
      <w:r w:rsidRPr="00856384">
        <w:rPr>
          <w:i/>
        </w:rPr>
        <w:t>Gait mechanics influence healthy cartilage morphology and osteoarthritis of the knee</w:t>
      </w:r>
    </w:p>
    <w:p w14:paraId="485DD0A4" w14:textId="77777777" w:rsidR="00856384" w:rsidRPr="00856384" w:rsidRDefault="00856384">
      <w:pPr>
        <w:pStyle w:val="CommentText"/>
      </w:pPr>
    </w:p>
    <w:p w14:paraId="39D7130E" w14:textId="77A98D25" w:rsidR="00856384" w:rsidRPr="00856384" w:rsidRDefault="00856384">
      <w:pPr>
        <w:pStyle w:val="CommentText"/>
      </w:pPr>
      <w:r w:rsidRPr="00856384">
        <w:t>The</w:t>
      </w:r>
      <w:r>
        <w:t xml:space="preserve">n I suggest citing 2-3 other papers for different conditions, as mentioned in my previous comment. </w:t>
      </w:r>
    </w:p>
  </w:comment>
  <w:comment w:id="50" w:author="Brisson, Nicholas" w:date="2024-12-11T22:45:00Z" w:initials="BN">
    <w:p w14:paraId="50419D7F" w14:textId="3D4C8A76" w:rsidR="003547DB" w:rsidRDefault="003547DB">
      <w:pPr>
        <w:pStyle w:val="CommentText"/>
      </w:pPr>
      <w:r>
        <w:rPr>
          <w:rStyle w:val="CommentReference"/>
        </w:rPr>
        <w:annotationRef/>
      </w:r>
      <w:r>
        <w:t xml:space="preserve">While the </w:t>
      </w:r>
      <w:proofErr w:type="spellStart"/>
      <w:r>
        <w:t>DFG</w:t>
      </w:r>
      <w:proofErr w:type="spellEnd"/>
      <w:r>
        <w:t xml:space="preserve"> study is an ACL/OA study, I don’t think that is the best population to focus this paper on. I think you should focus on </w:t>
      </w:r>
      <w:proofErr w:type="spellStart"/>
      <w:r>
        <w:t>MSK</w:t>
      </w:r>
      <w:proofErr w:type="spellEnd"/>
      <w:r>
        <w:t xml:space="preserve"> conditions where osteokinematics plays a role in symptomatic or structural disease development. (for OA to be applicable here, you would need to measure joint angles as is commonly done in biomechanics studies; not the miniscule sup-inf and ant-posterior movements between the centroids of the 2 bones) </w:t>
      </w:r>
    </w:p>
  </w:comment>
  <w:comment w:id="63" w:author="Brisson, Nicholas" w:date="2024-12-11T23:31:00Z" w:initials="BN">
    <w:p w14:paraId="5E1F75E4" w14:textId="77777777" w:rsidR="002E6036" w:rsidRDefault="002E6036">
      <w:pPr>
        <w:pStyle w:val="CommentText"/>
        <w:rPr>
          <w:rFonts w:ascii="Times New Roman" w:hAnsi="Times New Roman" w:cs="Times New Roman"/>
        </w:rPr>
      </w:pPr>
      <w:r>
        <w:rPr>
          <w:rStyle w:val="CommentReference"/>
        </w:rPr>
        <w:annotationRef/>
      </w:r>
      <w:r>
        <w:rPr>
          <w:rFonts w:ascii="Times New Roman" w:hAnsi="Times New Roman" w:cs="Times New Roman"/>
        </w:rPr>
        <w:t xml:space="preserve">THIS IS THE TEXT FROM YOUR ISMRM ABSTRACT INTRO. WHY NOT ALSO INTEGRATE THIS NOTION/WORDING </w:t>
      </w:r>
      <w:proofErr w:type="gramStart"/>
      <w:r>
        <w:rPr>
          <w:rFonts w:ascii="Times New Roman" w:hAnsi="Times New Roman" w:cs="Times New Roman"/>
        </w:rPr>
        <w:t>HERE?:</w:t>
      </w:r>
      <w:proofErr w:type="gramEnd"/>
    </w:p>
    <w:p w14:paraId="4B2DF1BE" w14:textId="77777777" w:rsidR="002E6036" w:rsidRDefault="002E6036">
      <w:pPr>
        <w:pStyle w:val="CommentText"/>
        <w:rPr>
          <w:rFonts w:ascii="Times New Roman" w:hAnsi="Times New Roman" w:cs="Times New Roman"/>
        </w:rPr>
      </w:pPr>
    </w:p>
    <w:p w14:paraId="07B05D1B" w14:textId="3217E2A6" w:rsidR="002E6036" w:rsidRDefault="002E6036">
      <w:pPr>
        <w:pStyle w:val="CommentText"/>
      </w:pPr>
      <w:r>
        <w:rPr>
          <w:rFonts w:ascii="Times New Roman" w:hAnsi="Times New Roman" w:cs="Times New Roman"/>
        </w:rPr>
        <w:t>While d</w:t>
      </w:r>
      <w:r w:rsidRPr="00586CC9">
        <w:rPr>
          <w:rFonts w:ascii="Times New Roman" w:hAnsi="Times New Roman" w:cs="Times New Roman"/>
        </w:rPr>
        <w:t xml:space="preserve">ynamic MRI </w:t>
      </w:r>
      <w:r>
        <w:rPr>
          <w:rFonts w:ascii="Times New Roman" w:hAnsi="Times New Roman" w:cs="Times New Roman"/>
        </w:rPr>
        <w:t xml:space="preserve">is able to </w:t>
      </w:r>
      <w:r w:rsidRPr="00586CC9">
        <w:rPr>
          <w:rFonts w:ascii="Times New Roman" w:hAnsi="Times New Roman" w:cs="Times New Roman"/>
        </w:rPr>
        <w:t>visualize knee motion</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o9xtCY28","properties":{"formattedCitation":"\\super 2\\nosupersub{}","plainCitation":"2","noteIndex":0},"citationItems":[{"id":821,"uris":["http://zotero.org/users/5333775/items/QABSBGVR"],"itemData":{"id":821,"type":"article-journal","abstract":"MR-based methods provide low risk, noninvasive assessment of joint kinematics; however, these methods often use static positions or require many identical cycles of movement. The study objective was to compare the 3D kinematic results approximated from a series of sequential static poses of the knee with the 3D kinematic results obtained from continuous dynamic movement of the knee. To accomplish this objective, we compared kinematic data from a validated static MR method to a fast static MR method, and compared kinematic data from both static methods to a newly developed dynamic MR method. Ten normal volunteers were imaged using the three kinematic methods (dynamic, static standard, and static fast). Results showed that the two sets of static results were in agreement, indicating that the sequences (standard and fast) may be used interchangeably. Dynamic kinematic results were significantly different from both static results in eight of 11 kinematic parameters: patellar flexion, patellar tilt, patellar proximal translation, patellar lateral translation, patellar anterior translation, tibial abduction, tibial internal rotation, and tibial anterior translation. Three-dimensional MR kinematics measured from dynamic knee motion are often different from those measured in a static knee at several positions, indicating that dynamic-based kinematics provides information that is not obtainable from static scans. © 2012 Wiley Periodicals, Inc.","container-title":"Magnetic Resonance in Medicine","DOI":"10.1002/mrm.24425","ISSN":"15222594","issue":"6","note":"PMID: 22847783","page":"1634–1644","title":"Do dynamic-based MR knee kinematics methods produce the same results as static methods?","volume":"69","author":[{"family":"D'Entremont","given":"Agnes G."},{"family":"Nordmeyer-Massner","given":"Jurek A."},{"family":"Bos","given":"Clemens"},{"family":"Wilson","given":"David R."},{"family":"Pruessmann","given":"Klaas P."}],"issued":{"date-parts":[["2013"]]}}}],"schema":"https://github.com/citation-style-language/schema/raw/master/csl-citation.json"} </w:instrText>
      </w:r>
      <w:r>
        <w:rPr>
          <w:rFonts w:ascii="Times New Roman" w:hAnsi="Times New Roman" w:cs="Times New Roman"/>
        </w:rPr>
        <w:fldChar w:fldCharType="separate"/>
      </w:r>
      <w:r w:rsidRPr="00586CC9">
        <w:rPr>
          <w:rFonts w:ascii="Times New Roman" w:hAnsi="Times New Roman" w:cs="Times New Roman"/>
          <w:kern w:val="0"/>
          <w:vertAlign w:val="superscript"/>
        </w:rPr>
        <w:t>2</w:t>
      </w:r>
      <w:r>
        <w:rPr>
          <w:rFonts w:ascii="Times New Roman" w:hAnsi="Times New Roman" w:cs="Times New Roman"/>
        </w:rPr>
        <w:fldChar w:fldCharType="end"/>
      </w:r>
      <w:r w:rsidRPr="00586CC9">
        <w:rPr>
          <w:rFonts w:ascii="Times New Roman" w:hAnsi="Times New Roman" w:cs="Times New Roman"/>
        </w:rPr>
        <w:t xml:space="preserve">, </w:t>
      </w:r>
      <w:r>
        <w:rPr>
          <w:rFonts w:ascii="Times New Roman" w:hAnsi="Times New Roman" w:cs="Times New Roman"/>
        </w:rPr>
        <w:t xml:space="preserve">only a few methods exist for the quantifying kinematic parameters from these data, typically using manual segmentation or complex registration methods that rely on high-resolution static reference scans </w:t>
      </w:r>
      <w:r>
        <w:rPr>
          <w:rFonts w:ascii="Times New Roman" w:hAnsi="Times New Roman" w:cs="Times New Roman"/>
        </w:rPr>
        <w:fldChar w:fldCharType="begin"/>
      </w:r>
      <w:r>
        <w:rPr>
          <w:rFonts w:ascii="Times New Roman" w:hAnsi="Times New Roman" w:cs="Times New Roman"/>
        </w:rPr>
        <w:instrText xml:space="preserve"> ADDIN ZOTERO_ITEM CSL_CITATION {"citationID":"w3WZMc5W","properties":{"formattedCitation":"\\super 3\\uc0\\u8211{}5\\nosupersub{}","plainCitation":"3–5","noteIndex":0},"citationItems":[{"id":265,"uris":["http://zotero.org/users/5333775/items/7X42KNUG"],"itemData":{"id":265,"type":"article-journal","container-title":"Magnetic Resonance in Medicine","DOI":"10.1002/mrm.24362","ISSN":"07403194","issue":"5","language":"en","page":"1310-1316","source":"CrossRef","title":"Measurement of tibiofemoral kinematics using highly accelerated 3D radial sampling","volume":"69","author":[{"family":"Kaiser","given":"Jarred"},{"family":"Bradford","given":"Robert"},{"family":"Johnson","given":"Kevin"},{"family":"Wieben","given":"Oliver"},{"family":"Thelen","given":"Darryl G."}],"issued":{"date-parts":[["2013",5]]}}},{"id":2994,"uris":["http://zotero.org/users/5333775/items/TGJYWJX8"],"itemData":{"id":2994,"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language":"eng","note":"PMID: 17605365","page":"1333-1341","source":"PubMed","title":"Normative three-dimensional patellofemoral and tibiofemoral kinematics: a dynamic, in vivo study","title-short":"Normative three-dimensional patellofemoral and tibiofemoral kinematics","volume":"54","author":[{"family":"Seisler","given":"Andrea R."},{"family":"Sheehan","given":"Frances T."}],"issued":{"date-parts":[["2007",7]]}}},{"id":2996,"uris":["http://zotero.org/users/5333775/items/VBFSP4GN"],"itemData":{"id":2996,"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Pr>
          <w:rFonts w:ascii="Cambria Math" w:hAnsi="Cambria Math" w:cs="Cambria Math"/>
        </w:rPr>
        <w:instrText>∼</w:instrText>
      </w:r>
      <w:r>
        <w:rPr>
          <w:rFonts w:ascii="Times New Roman" w:hAnsi="Times New Roman" w:cs="Times New Roman"/>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Pr>
          <w:rFonts w:ascii="Times New Roman" w:hAnsi="Times New Roman" w:cs="Times New Roman"/>
        </w:rPr>
        <w:fldChar w:fldCharType="separate"/>
      </w:r>
      <w:r w:rsidRPr="00A92D83">
        <w:rPr>
          <w:rFonts w:ascii="Times New Roman" w:hAnsi="Times New Roman" w:cs="Times New Roman"/>
          <w:kern w:val="0"/>
          <w:vertAlign w:val="superscript"/>
        </w:rPr>
        <w:t>3–5</w:t>
      </w:r>
      <w:r>
        <w:rPr>
          <w:rFonts w:ascii="Times New Roman" w:hAnsi="Times New Roman" w:cs="Times New Roman"/>
        </w:rPr>
        <w:fldChar w:fldCharType="end"/>
      </w:r>
      <w:r w:rsidRPr="00586CC9">
        <w:rPr>
          <w:rFonts w:ascii="Times New Roman" w:hAnsi="Times New Roman" w:cs="Times New Roman"/>
        </w:rPr>
        <w:t>..</w:t>
      </w:r>
    </w:p>
  </w:comment>
  <w:comment w:id="66" w:author="Brisson, Nicholas" w:date="2024-12-11T23:04:00Z" w:initials="BN">
    <w:p w14:paraId="3AD02FC6" w14:textId="52F90397" w:rsidR="00B14E98" w:rsidRDefault="00B14E98">
      <w:pPr>
        <w:pStyle w:val="CommentText"/>
      </w:pPr>
      <w:r>
        <w:rPr>
          <w:rStyle w:val="CommentReference"/>
        </w:rPr>
        <w:annotationRef/>
      </w:r>
      <w:r>
        <w:t>This just repeats what you wrote in the previous section / opening lines of the Intro</w:t>
      </w:r>
    </w:p>
  </w:comment>
  <w:comment w:id="98" w:author="Brisson, Nicholas" w:date="2024-12-11T23:06:00Z" w:initials="BN">
    <w:p w14:paraId="03B68546" w14:textId="2D26F0F8" w:rsidR="00263050" w:rsidRDefault="00263050">
      <w:pPr>
        <w:pStyle w:val="CommentText"/>
      </w:pPr>
      <w:r>
        <w:rPr>
          <w:rStyle w:val="CommentReference"/>
        </w:rPr>
        <w:annotationRef/>
      </w:r>
      <w:r>
        <w:t>I think you need to exp</w:t>
      </w:r>
      <w:r w:rsidR="0015295B">
        <w:t>a</w:t>
      </w:r>
      <w:r>
        <w:t xml:space="preserve">nd on this thought to say WHY they register to lower res </w:t>
      </w:r>
      <w:proofErr w:type="spellStart"/>
      <w:r>
        <w:t>2D</w:t>
      </w:r>
      <w:proofErr w:type="spellEnd"/>
      <w:r>
        <w:t xml:space="preserve"> frames.</w:t>
      </w:r>
    </w:p>
  </w:comment>
  <w:comment w:id="114" w:author="Brisson, Nicholas" w:date="2024-12-11T23:09:00Z" w:initials="BN">
    <w:p w14:paraId="02BD835D" w14:textId="0EF921C4" w:rsidR="00475E9A" w:rsidRDefault="00475E9A">
      <w:pPr>
        <w:pStyle w:val="CommentText"/>
      </w:pPr>
      <w:r>
        <w:rPr>
          <w:rStyle w:val="CommentReference"/>
        </w:rPr>
        <w:annotationRef/>
      </w:r>
      <w:r>
        <w:t xml:space="preserve">I think this needs a bit more detail for clarity. I don’t fully understand what it means/how it works. </w:t>
      </w:r>
    </w:p>
  </w:comment>
  <w:comment w:id="115" w:author="Brisson, Nicholas" w:date="2024-12-11T23:32:00Z" w:initials="BN">
    <w:p w14:paraId="1531495E" w14:textId="4DF077C5" w:rsidR="00A11C9B" w:rsidRPr="00A11C9B" w:rsidRDefault="00A11C9B" w:rsidP="00A11C9B">
      <w:pPr>
        <w:pStyle w:val="CommentText"/>
        <w:rPr>
          <w:rFonts w:ascii="Times New Roman" w:hAnsi="Times New Roman" w:cs="Times New Roman"/>
        </w:rPr>
      </w:pPr>
      <w:r>
        <w:rPr>
          <w:rStyle w:val="CommentReference"/>
        </w:rPr>
        <w:annotationRef/>
      </w:r>
      <w:r w:rsidRPr="00A11C9B">
        <w:rPr>
          <w:rFonts w:ascii="Times New Roman" w:hAnsi="Times New Roman" w:cs="Times New Roman"/>
        </w:rPr>
        <w:t>This is your intro from the ISMRM abstract – we already improved and revised the wording there. Please use the relevant parts of this revised wording instead, where applicable.</w:t>
      </w:r>
    </w:p>
    <w:p w14:paraId="6F74B1F2" w14:textId="77777777" w:rsidR="00A11C9B" w:rsidRPr="00A11C9B" w:rsidRDefault="00A11C9B" w:rsidP="00A11C9B">
      <w:pPr>
        <w:pStyle w:val="CommentText"/>
        <w:rPr>
          <w:rFonts w:ascii="Times New Roman" w:hAnsi="Times New Roman" w:cs="Times New Roman"/>
        </w:rPr>
      </w:pPr>
    </w:p>
    <w:p w14:paraId="7FFFAFD2" w14:textId="77777777" w:rsidR="00A11C9B" w:rsidRPr="00A11C9B" w:rsidRDefault="00A11C9B" w:rsidP="00A11C9B">
      <w:pPr>
        <w:pStyle w:val="CommentText"/>
        <w:rPr>
          <w:rFonts w:ascii="Times New Roman" w:hAnsi="Times New Roman" w:cs="Times New Roman"/>
        </w:rPr>
      </w:pPr>
    </w:p>
    <w:p w14:paraId="79C5808F" w14:textId="6ADB740B" w:rsidR="00A11C9B" w:rsidRPr="00A11C9B" w:rsidRDefault="00A11C9B" w:rsidP="00A11C9B">
      <w:pPr>
        <w:pStyle w:val="CommentText"/>
        <w:rPr>
          <w:i/>
        </w:rPr>
      </w:pPr>
      <w:r w:rsidRPr="00A11C9B">
        <w:rPr>
          <w:rFonts w:ascii="Times New Roman" w:hAnsi="Times New Roman" w:cs="Times New Roman"/>
          <w:i/>
        </w:rPr>
        <w:t xml:space="preserve">Here, we present a semi-automated pipeline to track tibiofemoral motion and to extract kinematic parameters directly from sagittal plane CINE MRI images. Our method combines Canny edge </w:t>
      </w:r>
      <w:proofErr w:type="spellStart"/>
      <w:r w:rsidRPr="00A11C9B">
        <w:rPr>
          <w:rFonts w:ascii="Times New Roman" w:hAnsi="Times New Roman" w:cs="Times New Roman"/>
          <w:i/>
        </w:rPr>
        <w:t>detection</w:t>
      </w:r>
      <w:r w:rsidRPr="00A11C9B">
        <w:rPr>
          <w:rFonts w:ascii="Times New Roman" w:hAnsi="Times New Roman" w:cs="Times New Roman"/>
          <w:i/>
        </w:rPr>
        <w:fldChar w:fldCharType="begin"/>
      </w:r>
      <w:r w:rsidRPr="00A11C9B">
        <w:rPr>
          <w:rFonts w:ascii="Times New Roman" w:hAnsi="Times New Roman" w:cs="Times New Roman"/>
          <w:i/>
        </w:rPr>
        <w:instrText xml:space="preserve"> ADDIN ZOTERO_ITEM CSL_CITATION {"citationID":"saHE53QX","properties":{"formattedCitation":"\\super 6\\nosupersub{}","plainCitation":"6","noteIndex":0},"citationItems":[{"id":3002,"uris":["http://zotero.org/users/5333775/items/VBW98RNS"],"itemData":{"id":3002,"type":"article-journal","container-title":"IEEE Transactions on Pattern Analysis and Machine Intelligence","DOI":"10.1109/TPAMI.1986.4767851","ISSN":"0162-8828","issue":"6","journalAbbreviation":"IEEE Trans. Pattern Anal. Mach. Intell.","license":"https://ieeexplore.ieee.org/Xplorehelp/downloads/license-information/IEEE.html","page":"679-698","source":"DOI.org (Crossref)","title":"A Computational Approach to Edge Detection","volume":"PAMI-8","author":[{"family":"Canny","given":"John"}],"issued":{"date-parts":[["1986",11]]}}}],"schema":"https://github.com/citation-style-language/schema/raw/master/csl-citation.json"} </w:instrText>
      </w:r>
      <w:r w:rsidRPr="00A11C9B">
        <w:rPr>
          <w:rFonts w:ascii="Times New Roman" w:hAnsi="Times New Roman" w:cs="Times New Roman"/>
          <w:i/>
        </w:rPr>
        <w:fldChar w:fldCharType="separate"/>
      </w:r>
      <w:r w:rsidRPr="00A11C9B">
        <w:rPr>
          <w:rFonts w:ascii="Times New Roman" w:hAnsi="Times New Roman" w:cs="Times New Roman"/>
          <w:i/>
          <w:kern w:val="0"/>
          <w:vertAlign w:val="superscript"/>
        </w:rPr>
        <w:t>6</w:t>
      </w:r>
      <w:proofErr w:type="spellEnd"/>
      <w:r w:rsidRPr="00A11C9B">
        <w:rPr>
          <w:rFonts w:ascii="Times New Roman" w:hAnsi="Times New Roman" w:cs="Times New Roman"/>
          <w:i/>
        </w:rPr>
        <w:fldChar w:fldCharType="end"/>
      </w:r>
      <w:r w:rsidRPr="00A11C9B">
        <w:rPr>
          <w:rFonts w:ascii="Times New Roman" w:hAnsi="Times New Roman" w:cs="Times New Roman"/>
          <w:i/>
        </w:rPr>
        <w:t xml:space="preserve"> and connected-component </w:t>
      </w:r>
      <w:proofErr w:type="spellStart"/>
      <w:r w:rsidRPr="00A11C9B">
        <w:rPr>
          <w:rFonts w:ascii="Times New Roman" w:hAnsi="Times New Roman" w:cs="Times New Roman"/>
          <w:i/>
        </w:rPr>
        <w:t>labeling</w:t>
      </w:r>
      <w:r w:rsidRPr="00A11C9B">
        <w:rPr>
          <w:rFonts w:ascii="Times New Roman" w:hAnsi="Times New Roman" w:cs="Times New Roman"/>
          <w:i/>
        </w:rPr>
        <w:fldChar w:fldCharType="begin"/>
      </w:r>
      <w:r w:rsidRPr="00A11C9B">
        <w:rPr>
          <w:rFonts w:ascii="Times New Roman" w:hAnsi="Times New Roman" w:cs="Times New Roman"/>
          <w:i/>
        </w:rPr>
        <w:instrText xml:space="preserve"> ADDIN ZOTERO_ITEM CSL_CITATION {"citationID":"VTKSD1E8","properties":{"formattedCitation":"\\super 7\\nosupersub{}","plainCitation":"7","noteIndex":0},"citationItems":[{"id":3003,"uris":["http://zotero.org/users/5333775/items/R4FGYPB9"],"itemData":{"id":3003,"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sidRPr="00A11C9B">
        <w:rPr>
          <w:rFonts w:ascii="Times New Roman" w:hAnsi="Times New Roman" w:cs="Times New Roman"/>
          <w:i/>
        </w:rPr>
        <w:fldChar w:fldCharType="separate"/>
      </w:r>
      <w:r w:rsidRPr="00A11C9B">
        <w:rPr>
          <w:rFonts w:ascii="Times New Roman" w:hAnsi="Times New Roman" w:cs="Times New Roman"/>
          <w:i/>
          <w:kern w:val="0"/>
          <w:vertAlign w:val="superscript"/>
        </w:rPr>
        <w:t>7</w:t>
      </w:r>
      <w:proofErr w:type="spellEnd"/>
      <w:r w:rsidRPr="00A11C9B">
        <w:rPr>
          <w:rFonts w:ascii="Times New Roman" w:hAnsi="Times New Roman" w:cs="Times New Roman"/>
          <w:i/>
        </w:rPr>
        <w:fldChar w:fldCharType="end"/>
      </w:r>
      <w:r w:rsidRPr="00A11C9B">
        <w:rPr>
          <w:rFonts w:ascii="Times New Roman" w:hAnsi="Times New Roman" w:cs="Times New Roman"/>
          <w:i/>
        </w:rPr>
        <w:t xml:space="preserve"> to track tibiofemoral kinematics across frames, enabling quantification of the flexion-extension range of motion, anterior-posterior displacement and superior-inferior displacement. We also compare the results between the semi-automated and manual segmentations. Our developed approach represents an efficient tool for analyzing tibiofemoral motion from dynamic MRI data, with potential application in both research and clinical settings.</w:t>
      </w:r>
    </w:p>
    <w:p w14:paraId="1CBE2869" w14:textId="4620F78C" w:rsidR="00A11C9B" w:rsidRDefault="00A11C9B">
      <w:pPr>
        <w:pStyle w:val="CommentText"/>
      </w:pPr>
    </w:p>
  </w:comment>
  <w:comment w:id="132" w:author="Brisson, Nicholas" w:date="2024-12-11T23:20:00Z" w:initials="BN">
    <w:p w14:paraId="1996C645" w14:textId="77777777" w:rsidR="000E13DC" w:rsidRDefault="000E13DC">
      <w:pPr>
        <w:pStyle w:val="CommentText"/>
      </w:pPr>
      <w:r>
        <w:rPr>
          <w:rStyle w:val="CommentReference"/>
        </w:rPr>
        <w:annotationRef/>
      </w:r>
      <w:r>
        <w:t>You lost me here. There 3 completely different points mentioned here, which are not necessarily all objectives, and are very unclear:</w:t>
      </w:r>
    </w:p>
    <w:p w14:paraId="6D198361" w14:textId="5FB40E55" w:rsidR="000E13DC" w:rsidRDefault="000E13DC">
      <w:pPr>
        <w:pStyle w:val="CommentText"/>
      </w:pPr>
      <w:r>
        <w:t xml:space="preserve"> </w:t>
      </w:r>
    </w:p>
    <w:p w14:paraId="6BB4227C" w14:textId="4841146A" w:rsidR="000E13DC" w:rsidRDefault="000E13DC" w:rsidP="000E13DC">
      <w:pPr>
        <w:pStyle w:val="CommentText"/>
        <w:numPr>
          <w:ilvl w:val="0"/>
          <w:numId w:val="4"/>
        </w:numPr>
      </w:pPr>
      <w:r>
        <w:t>Develop a tracking algorithm method</w:t>
      </w:r>
    </w:p>
    <w:p w14:paraId="03B90E10" w14:textId="77777777" w:rsidR="000E13DC" w:rsidRDefault="000E13DC" w:rsidP="000E13DC">
      <w:pPr>
        <w:pStyle w:val="CommentText"/>
      </w:pPr>
    </w:p>
    <w:p w14:paraId="4DC422CB" w14:textId="09CBCD16" w:rsidR="000E13DC" w:rsidRDefault="000E13DC" w:rsidP="000E13DC">
      <w:pPr>
        <w:pStyle w:val="CommentText"/>
        <w:numPr>
          <w:ilvl w:val="0"/>
          <w:numId w:val="4"/>
        </w:numPr>
      </w:pPr>
      <w:r>
        <w:t xml:space="preserve">“…that can extract reliable motion data” (the tracking algorithm itself is NOT used “to extract </w:t>
      </w:r>
      <w:proofErr w:type="gramStart"/>
      <w:r>
        <w:t>parameters”…</w:t>
      </w:r>
      <w:proofErr w:type="gramEnd"/>
      <w:r>
        <w:t>) Instead, I think you mean you want to reliability track the bone across frame, so that then we can extract parameters…</w:t>
      </w:r>
    </w:p>
    <w:p w14:paraId="2B1439BF" w14:textId="77777777" w:rsidR="000E13DC" w:rsidRDefault="000E13DC" w:rsidP="000E13DC">
      <w:pPr>
        <w:pStyle w:val="CommentText"/>
      </w:pPr>
    </w:p>
    <w:p w14:paraId="12C12A68" w14:textId="646A981A" w:rsidR="000E13DC" w:rsidRDefault="000E13DC" w:rsidP="000E13DC">
      <w:pPr>
        <w:pStyle w:val="CommentText"/>
        <w:numPr>
          <w:ilvl w:val="0"/>
          <w:numId w:val="4"/>
        </w:numPr>
      </w:pPr>
      <w:r>
        <w:t>“…directly from dynamic MRI sequences” (this wording does not make sense to me!? The MRI data does NOT come from the “sequences” themselves…)</w:t>
      </w:r>
    </w:p>
  </w:comment>
  <w:comment w:id="133" w:author="Brisson, Nicholas" w:date="2024-12-11T23:16:00Z" w:initials="BN">
    <w:p w14:paraId="4F7747B4" w14:textId="185D54F3" w:rsidR="001E4C45" w:rsidRDefault="001E4C45">
      <w:pPr>
        <w:pStyle w:val="CommentText"/>
      </w:pPr>
      <w:r>
        <w:rPr>
          <w:rStyle w:val="CommentReference"/>
        </w:rPr>
        <w:annotationRef/>
      </w:r>
      <w:r>
        <w:t>demonstrating improved measurement precision and reduced processing time compared to manual approaches.</w:t>
      </w:r>
    </w:p>
  </w:comment>
  <w:comment w:id="136" w:author="Brisson, Nicholas" w:date="2024-12-11T23:26:00Z" w:initials="BN">
    <w:p w14:paraId="659A35E5" w14:textId="77777777" w:rsidR="000E13DC" w:rsidRDefault="000E13DC">
      <w:pPr>
        <w:pStyle w:val="CommentText"/>
      </w:pPr>
      <w:r>
        <w:rPr>
          <w:rStyle w:val="CommentReference"/>
        </w:rPr>
        <w:annotationRef/>
      </w:r>
      <w:r>
        <w:t xml:space="preserve">This is unclear. Centroids of WHAT? you haven’t explained this method previously, so you can’t just refer to centroids here, out of nowhere. </w:t>
      </w:r>
    </w:p>
    <w:p w14:paraId="291A1A4D" w14:textId="77777777" w:rsidR="000E13DC" w:rsidRDefault="000E13DC">
      <w:pPr>
        <w:pStyle w:val="CommentText"/>
      </w:pPr>
    </w:p>
    <w:p w14:paraId="0D7294D4" w14:textId="79477EB5" w:rsidR="000E13DC" w:rsidRDefault="000E13DC">
      <w:pPr>
        <w:pStyle w:val="CommentText"/>
      </w:pPr>
      <w:r>
        <w:t>Also, I think the “centroid” aspect should only first be mentioned in the Methods. In the Intro, this could be kept more general by just referring to the “distal femur” and “proximal tibia”</w:t>
      </w:r>
    </w:p>
  </w:comment>
  <w:comment w:id="143" w:author="Brisson, Nicholas" w:date="2024-12-11T23:29:00Z" w:initials="BN">
    <w:p w14:paraId="7C945804" w14:textId="3C115A03" w:rsidR="007C490C" w:rsidRDefault="007C490C">
      <w:pPr>
        <w:pStyle w:val="CommentText"/>
      </w:pPr>
      <w:r>
        <w:rPr>
          <w:rStyle w:val="CommentReference"/>
        </w:rPr>
        <w:annotationRef/>
      </w:r>
      <w:r>
        <w:t>This is a result/conclusion. It does not go in your Intro section…</w:t>
      </w:r>
    </w:p>
  </w:comment>
  <w:comment w:id="150" w:author="Brisson, Nicholas" w:date="2024-10-02T15:36:00Z" w:initials="BN">
    <w:p w14:paraId="3C5E43C8" w14:textId="0C70BA83" w:rsidR="004244E9" w:rsidRDefault="004244E9">
      <w:pPr>
        <w:pStyle w:val="CommentText"/>
      </w:pPr>
      <w:r>
        <w:rPr>
          <w:rStyle w:val="CommentReference"/>
        </w:rPr>
        <w:annotationRef/>
      </w:r>
      <w:r>
        <w:t xml:space="preserve">Out of curiosity – why did you use </w:t>
      </w:r>
      <w:proofErr w:type="gramStart"/>
      <w:r>
        <w:t>2 degree</w:t>
      </w:r>
      <w:proofErr w:type="gramEnd"/>
      <w:r>
        <w:t xml:space="preserve"> windows, and not 1 or 0.5°?</w:t>
      </w:r>
    </w:p>
  </w:comment>
  <w:comment w:id="151" w:author="Aayush Nepal" w:date="2024-10-05T16:28:00Z" w:initials="AN">
    <w:p w14:paraId="097CC7D3" w14:textId="77777777" w:rsidR="00DF1163" w:rsidRDefault="00DF1163" w:rsidP="00DF1163">
      <w:pPr>
        <w:pStyle w:val="CommentText"/>
      </w:pPr>
      <w:r>
        <w:rPr>
          <w:rStyle w:val="CommentReference"/>
        </w:rPr>
        <w:annotationRef/>
      </w:r>
      <w:r>
        <w:t xml:space="preserve">Less than 2 would result in too many frames so just took longer to </w:t>
      </w:r>
      <w:proofErr w:type="spellStart"/>
      <w:r>
        <w:t>recontsruct</w:t>
      </w:r>
      <w:proofErr w:type="spellEnd"/>
      <w:r>
        <w:t xml:space="preserve">, load and handle the data. Larger than 2 would not give enough number of frames for analysis. </w:t>
      </w:r>
    </w:p>
  </w:comment>
  <w:comment w:id="152" w:author="Brisson, Nicholas" w:date="2024-10-02T15:36:00Z" w:initials="BN">
    <w:p w14:paraId="4662FA81" w14:textId="1D67A8E5" w:rsidR="004244E9" w:rsidRDefault="004244E9">
      <w:pPr>
        <w:pStyle w:val="CommentText"/>
      </w:pPr>
      <w:r>
        <w:rPr>
          <w:rStyle w:val="CommentReference"/>
        </w:rPr>
        <w:annotationRef/>
      </w:r>
      <w:proofErr w:type="gramStart"/>
      <w:r>
        <w:t>Also</w:t>
      </w:r>
      <w:proofErr w:type="gramEnd"/>
      <w:r>
        <w:t xml:space="preserve"> just out of </w:t>
      </w:r>
      <w:proofErr w:type="spellStart"/>
      <w:r>
        <w:t>curiousity</w:t>
      </w:r>
      <w:proofErr w:type="spellEnd"/>
      <w:r>
        <w:t xml:space="preserve"> – I assume there are less data points samples at the extremities of the ROM because the subject might not always reach the end points on each movement cycle – So, how do you decide what the minimum and maximum angles are when reconstructing the data??</w:t>
      </w:r>
    </w:p>
  </w:comment>
  <w:comment w:id="153" w:author="Aayush Nepal [2]" w:date="2024-10-07T08:29:00Z" w:initials="AN">
    <w:p w14:paraId="5F77F622" w14:textId="77777777" w:rsidR="00F06488" w:rsidRDefault="00160333" w:rsidP="00F06488">
      <w:pPr>
        <w:pStyle w:val="CommentText"/>
      </w:pPr>
      <w:r>
        <w:rPr>
          <w:rStyle w:val="CommentReference"/>
        </w:rPr>
        <w:annotationRef/>
      </w:r>
      <w:r w:rsidR="00F06488">
        <w:t xml:space="preserve">That is true. In general, there were less data points at full extension, but not at max flexion. So, after reconstruction, such a frame was discarded. We did not predetermine the range of motion to reconstruct, but rather discard a frame with less data (number of spokes) after reconstruction. The algorithm determines it automatically by using the minimum and maximum value of the angles given by the rotary encoder. </w:t>
      </w:r>
    </w:p>
  </w:comment>
  <w:comment w:id="154" w:author="Brisson, Nicholas" w:date="2024-10-02T16:05:00Z" w:initials="BN">
    <w:p w14:paraId="183A79BB" w14:textId="470AEBFF" w:rsidR="00F704F5" w:rsidRDefault="00F704F5">
      <w:pPr>
        <w:pStyle w:val="CommentText"/>
      </w:pPr>
      <w:r>
        <w:rPr>
          <w:rStyle w:val="CommentReference"/>
        </w:rPr>
        <w:annotationRef/>
      </w:r>
      <w:r>
        <w:t>Is there a reason you are mentioning that they were optimized only “once”? if not, suggest removing this word.</w:t>
      </w:r>
    </w:p>
  </w:comment>
  <w:comment w:id="155" w:author="Aayush Nepal [2]" w:date="2024-10-07T09:03:00Z" w:initials="AN">
    <w:p w14:paraId="2615171A" w14:textId="77777777" w:rsidR="00601B08" w:rsidRDefault="00601B08" w:rsidP="00601B08">
      <w:pPr>
        <w:pStyle w:val="CommentText"/>
      </w:pPr>
      <w:r>
        <w:rPr>
          <w:rStyle w:val="CommentReference"/>
        </w:rPr>
        <w:annotationRef/>
      </w:r>
      <w:r>
        <w:t xml:space="preserve">Yes, to emphasize the “automatic” nature of the algorithm with minimal manual intervention. </w:t>
      </w:r>
    </w:p>
  </w:comment>
  <w:comment w:id="156" w:author="Brisson, Nicholas" w:date="2024-10-02T16:07:00Z" w:initials="BN">
    <w:p w14:paraId="600F66CF" w14:textId="1F50E710" w:rsidR="00F704F5" w:rsidRDefault="00F704F5">
      <w:pPr>
        <w:pStyle w:val="CommentText"/>
      </w:pPr>
      <w:r>
        <w:rPr>
          <w:rStyle w:val="CommentReference"/>
        </w:rPr>
        <w:annotationRef/>
      </w:r>
      <w:r>
        <w:t>Why this range of points? Why isn’t it a fixed number? (again, just for my personal understanding)</w:t>
      </w:r>
    </w:p>
  </w:comment>
  <w:comment w:id="157" w:author="Aayush Nepal [2]" w:date="2024-10-07T09:10:00Z" w:initials="AN">
    <w:p w14:paraId="7D3863B6" w14:textId="77777777" w:rsidR="0049331D" w:rsidRDefault="00601B08" w:rsidP="0049331D">
      <w:pPr>
        <w:pStyle w:val="CommentText"/>
      </w:pPr>
      <w:r>
        <w:rPr>
          <w:rStyle w:val="CommentReference"/>
        </w:rPr>
        <w:annotationRef/>
      </w:r>
      <w:r w:rsidR="0049331D">
        <w:t xml:space="preserve">This was in the interest of code execution time. Fewer than 50 points did not work well as it could not follow the bone contours properly and more than 80 did not improve the results. I changed it to just 80 in the tex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0964831" w15:done="0"/>
  <w15:commentEx w15:paraId="696B840D" w15:done="0"/>
  <w15:commentEx w15:paraId="5CFD3209" w15:done="0"/>
  <w15:commentEx w15:paraId="39D7130E" w15:done="0"/>
  <w15:commentEx w15:paraId="50419D7F" w15:done="0"/>
  <w15:commentEx w15:paraId="07B05D1B" w15:done="0"/>
  <w15:commentEx w15:paraId="3AD02FC6" w15:done="0"/>
  <w15:commentEx w15:paraId="03B68546" w15:done="0"/>
  <w15:commentEx w15:paraId="02BD835D" w15:done="0"/>
  <w15:commentEx w15:paraId="1CBE2869" w15:done="0"/>
  <w15:commentEx w15:paraId="12C12A68" w15:done="0"/>
  <w15:commentEx w15:paraId="4F7747B4" w15:done="0"/>
  <w15:commentEx w15:paraId="0D7294D4" w15:done="0"/>
  <w15:commentEx w15:paraId="7C945804" w15:done="0"/>
  <w15:commentEx w15:paraId="3C5E43C8" w15:done="0"/>
  <w15:commentEx w15:paraId="097CC7D3" w15:paraIdParent="3C5E43C8" w15:done="0"/>
  <w15:commentEx w15:paraId="4662FA81" w15:done="0"/>
  <w15:commentEx w15:paraId="5F77F622" w15:paraIdParent="4662FA81" w15:done="0"/>
  <w15:commentEx w15:paraId="183A79BB" w15:done="0"/>
  <w15:commentEx w15:paraId="2615171A" w15:paraIdParent="183A79BB" w15:done="0"/>
  <w15:commentEx w15:paraId="600F66CF" w15:done="0"/>
  <w15:commentEx w15:paraId="7D3863B6" w15:paraIdParent="600F66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7C5CC52" w16cex:dateUtc="2024-10-05T14:28:00Z"/>
  <w16cex:commentExtensible w16cex:durableId="1EDE98C5" w16cex:dateUtc="2024-10-07T06:29:00Z"/>
  <w16cex:commentExtensible w16cex:durableId="0F94EE6B" w16cex:dateUtc="2024-10-07T07:03:00Z"/>
  <w16cex:commentExtensible w16cex:durableId="46546AD4" w16cex:dateUtc="2024-10-07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964831" w16cid:durableId="2B04982A"/>
  <w16cid:commentId w16cid:paraId="696B840D" w16cid:durableId="2B0490A8"/>
  <w16cid:commentId w16cid:paraId="5CFD3209" w16cid:durableId="2B048F74"/>
  <w16cid:commentId w16cid:paraId="39D7130E" w16cid:durableId="2B049317"/>
  <w16cid:commentId w16cid:paraId="50419D7F" w16cid:durableId="2B04948B"/>
  <w16cid:commentId w16cid:paraId="07B05D1B" w16cid:durableId="2B049F3A"/>
  <w16cid:commentId w16cid:paraId="3AD02FC6" w16cid:durableId="2B0498EF"/>
  <w16cid:commentId w16cid:paraId="03B68546" w16cid:durableId="2B049990"/>
  <w16cid:commentId w16cid:paraId="02BD835D" w16cid:durableId="2B049A22"/>
  <w16cid:commentId w16cid:paraId="1CBE2869" w16cid:durableId="2B049F86"/>
  <w16cid:commentId w16cid:paraId="12C12A68" w16cid:durableId="2B049CD8"/>
  <w16cid:commentId w16cid:paraId="4F7747B4" w16cid:durableId="2B049BDA"/>
  <w16cid:commentId w16cid:paraId="0D7294D4" w16cid:durableId="2B049E09"/>
  <w16cid:commentId w16cid:paraId="7C945804" w16cid:durableId="2B049EE8"/>
  <w16cid:commentId w16cid:paraId="3C5E43C8" w16cid:durableId="2AA7E6E9"/>
  <w16cid:commentId w16cid:paraId="097CC7D3" w16cid:durableId="07C5CC52"/>
  <w16cid:commentId w16cid:paraId="4662FA81" w16cid:durableId="2AA7E711"/>
  <w16cid:commentId w16cid:paraId="5F77F622" w16cid:durableId="1EDE98C5"/>
  <w16cid:commentId w16cid:paraId="183A79BB" w16cid:durableId="2AA7EDC1"/>
  <w16cid:commentId w16cid:paraId="2615171A" w16cid:durableId="0F94EE6B"/>
  <w16cid:commentId w16cid:paraId="600F66CF" w16cid:durableId="2AA7EE2F"/>
  <w16cid:commentId w16cid:paraId="7D3863B6" w16cid:durableId="46546A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54892E" w14:textId="77777777" w:rsidR="00A11F3E" w:rsidRDefault="00A11F3E" w:rsidP="00FC327B">
      <w:pPr>
        <w:spacing w:after="0" w:line="240" w:lineRule="auto"/>
      </w:pPr>
      <w:r>
        <w:separator/>
      </w:r>
    </w:p>
  </w:endnote>
  <w:endnote w:type="continuationSeparator" w:id="0">
    <w:p w14:paraId="28D04360" w14:textId="77777777" w:rsidR="00A11F3E" w:rsidRDefault="00A11F3E" w:rsidP="00FC32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F708A3" w14:textId="77777777" w:rsidR="00A11F3E" w:rsidRDefault="00A11F3E" w:rsidP="00FC327B">
      <w:pPr>
        <w:spacing w:after="0" w:line="240" w:lineRule="auto"/>
      </w:pPr>
      <w:r>
        <w:separator/>
      </w:r>
    </w:p>
  </w:footnote>
  <w:footnote w:type="continuationSeparator" w:id="0">
    <w:p w14:paraId="6DACF377" w14:textId="77777777" w:rsidR="00A11F3E" w:rsidRDefault="00A11F3E" w:rsidP="00FC32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D487B"/>
    <w:multiLevelType w:val="hybridMultilevel"/>
    <w:tmpl w:val="5AE6C778"/>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2193396"/>
    <w:multiLevelType w:val="hybridMultilevel"/>
    <w:tmpl w:val="A170F25A"/>
    <w:lvl w:ilvl="0" w:tplc="B5423340">
      <w:start w:val="4"/>
      <w:numFmt w:val="bullet"/>
      <w:lvlText w:val="-"/>
      <w:lvlJc w:val="left"/>
      <w:pPr>
        <w:ind w:left="720" w:hanging="360"/>
      </w:pPr>
      <w:rPr>
        <w:rFonts w:ascii="Verdana" w:eastAsia="Verdana" w:hAnsi="Verdana" w:cs="Verdana"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541A3860"/>
    <w:multiLevelType w:val="hybridMultilevel"/>
    <w:tmpl w:val="C262C692"/>
    <w:lvl w:ilvl="0" w:tplc="66D8D324">
      <w:start w:val="1"/>
      <w:numFmt w:val="bullet"/>
      <w:lvlText w:val="-"/>
      <w:lvlJc w:val="left"/>
      <w:pPr>
        <w:ind w:left="720" w:hanging="360"/>
      </w:pPr>
      <w:rPr>
        <w:rFonts w:ascii="Aptos" w:eastAsiaTheme="minorHAnsi" w:hAnsi="Aptos"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754350F8"/>
    <w:multiLevelType w:val="multilevel"/>
    <w:tmpl w:val="EF9A797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3"/>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isson, Nicholas">
    <w15:presenceInfo w15:providerId="AD" w15:userId="S-1-5-21-1057563376-1269908281-367356602-386962"/>
  </w15:person>
  <w15:person w15:author="Aayush Nepal">
    <w15:presenceInfo w15:providerId="Windows Live" w15:userId="cb7c85ceeff3366e"/>
  </w15:person>
  <w15:person w15:author="Aayush Nepal [2]">
    <w15:presenceInfo w15:providerId="AD" w15:userId="S::aayush.nepal@uni-jena.de::e60700ce-b41c-4b49-8f27-7b8aa622a7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14BA"/>
    <w:rsid w:val="0000375E"/>
    <w:rsid w:val="00003DAF"/>
    <w:rsid w:val="0000492D"/>
    <w:rsid w:val="00005D93"/>
    <w:rsid w:val="00010E23"/>
    <w:rsid w:val="00011C16"/>
    <w:rsid w:val="00020062"/>
    <w:rsid w:val="000201CE"/>
    <w:rsid w:val="000220B4"/>
    <w:rsid w:val="00022C3F"/>
    <w:rsid w:val="0004026E"/>
    <w:rsid w:val="000423D6"/>
    <w:rsid w:val="00047090"/>
    <w:rsid w:val="00060FB2"/>
    <w:rsid w:val="0006338B"/>
    <w:rsid w:val="00065D63"/>
    <w:rsid w:val="00073536"/>
    <w:rsid w:val="000736F2"/>
    <w:rsid w:val="000742DB"/>
    <w:rsid w:val="00076C10"/>
    <w:rsid w:val="00080E55"/>
    <w:rsid w:val="00080F67"/>
    <w:rsid w:val="00081067"/>
    <w:rsid w:val="000860AD"/>
    <w:rsid w:val="000902E5"/>
    <w:rsid w:val="000923F3"/>
    <w:rsid w:val="000935D5"/>
    <w:rsid w:val="000952CD"/>
    <w:rsid w:val="00095507"/>
    <w:rsid w:val="000A04A8"/>
    <w:rsid w:val="000A1522"/>
    <w:rsid w:val="000B180A"/>
    <w:rsid w:val="000C6642"/>
    <w:rsid w:val="000D5911"/>
    <w:rsid w:val="000E13DC"/>
    <w:rsid w:val="000E2333"/>
    <w:rsid w:val="000F483F"/>
    <w:rsid w:val="001065BE"/>
    <w:rsid w:val="00106ACA"/>
    <w:rsid w:val="001156A0"/>
    <w:rsid w:val="00117673"/>
    <w:rsid w:val="00120270"/>
    <w:rsid w:val="00121BD7"/>
    <w:rsid w:val="00124E1B"/>
    <w:rsid w:val="001257EE"/>
    <w:rsid w:val="0012591A"/>
    <w:rsid w:val="001259D7"/>
    <w:rsid w:val="00133B72"/>
    <w:rsid w:val="00136271"/>
    <w:rsid w:val="00143F97"/>
    <w:rsid w:val="001511D6"/>
    <w:rsid w:val="0015295B"/>
    <w:rsid w:val="00160333"/>
    <w:rsid w:val="00160D58"/>
    <w:rsid w:val="001623AC"/>
    <w:rsid w:val="00162A33"/>
    <w:rsid w:val="001631E6"/>
    <w:rsid w:val="00165BD7"/>
    <w:rsid w:val="0017506E"/>
    <w:rsid w:val="00177245"/>
    <w:rsid w:val="00177796"/>
    <w:rsid w:val="00182D07"/>
    <w:rsid w:val="00182E1B"/>
    <w:rsid w:val="0019092C"/>
    <w:rsid w:val="00190A31"/>
    <w:rsid w:val="00190B6F"/>
    <w:rsid w:val="00194022"/>
    <w:rsid w:val="001A0110"/>
    <w:rsid w:val="001A52B5"/>
    <w:rsid w:val="001A5DDE"/>
    <w:rsid w:val="001B072B"/>
    <w:rsid w:val="001B0E32"/>
    <w:rsid w:val="001B0F22"/>
    <w:rsid w:val="001C0ABB"/>
    <w:rsid w:val="001C42B3"/>
    <w:rsid w:val="001C49B5"/>
    <w:rsid w:val="001C73EA"/>
    <w:rsid w:val="001C7D56"/>
    <w:rsid w:val="001D1A49"/>
    <w:rsid w:val="001D3D88"/>
    <w:rsid w:val="001E381D"/>
    <w:rsid w:val="001E4C45"/>
    <w:rsid w:val="001F53E5"/>
    <w:rsid w:val="001F54D5"/>
    <w:rsid w:val="001F7579"/>
    <w:rsid w:val="00200AEB"/>
    <w:rsid w:val="002014BB"/>
    <w:rsid w:val="002139B1"/>
    <w:rsid w:val="00217818"/>
    <w:rsid w:val="00222455"/>
    <w:rsid w:val="002224DC"/>
    <w:rsid w:val="002341BD"/>
    <w:rsid w:val="0023470E"/>
    <w:rsid w:val="00234D89"/>
    <w:rsid w:val="00240C7B"/>
    <w:rsid w:val="00245404"/>
    <w:rsid w:val="00245C48"/>
    <w:rsid w:val="0024664C"/>
    <w:rsid w:val="00247C02"/>
    <w:rsid w:val="0025310A"/>
    <w:rsid w:val="00256CE7"/>
    <w:rsid w:val="00263050"/>
    <w:rsid w:val="0027133D"/>
    <w:rsid w:val="002769E8"/>
    <w:rsid w:val="00277EAD"/>
    <w:rsid w:val="00280F52"/>
    <w:rsid w:val="00284E38"/>
    <w:rsid w:val="002853D9"/>
    <w:rsid w:val="00285A5A"/>
    <w:rsid w:val="00285EAC"/>
    <w:rsid w:val="002862A0"/>
    <w:rsid w:val="00287640"/>
    <w:rsid w:val="00292A10"/>
    <w:rsid w:val="002953B2"/>
    <w:rsid w:val="0029579B"/>
    <w:rsid w:val="002A04B3"/>
    <w:rsid w:val="002A19D9"/>
    <w:rsid w:val="002B1456"/>
    <w:rsid w:val="002B2CA7"/>
    <w:rsid w:val="002C46C1"/>
    <w:rsid w:val="002C5664"/>
    <w:rsid w:val="002C7131"/>
    <w:rsid w:val="002C71E5"/>
    <w:rsid w:val="002D1C02"/>
    <w:rsid w:val="002D4461"/>
    <w:rsid w:val="002E6036"/>
    <w:rsid w:val="002E640D"/>
    <w:rsid w:val="002F12D9"/>
    <w:rsid w:val="002F61E4"/>
    <w:rsid w:val="002F7A53"/>
    <w:rsid w:val="00305068"/>
    <w:rsid w:val="003134A4"/>
    <w:rsid w:val="00315366"/>
    <w:rsid w:val="003179CC"/>
    <w:rsid w:val="00324D19"/>
    <w:rsid w:val="00335E26"/>
    <w:rsid w:val="003412EA"/>
    <w:rsid w:val="003440BE"/>
    <w:rsid w:val="00346553"/>
    <w:rsid w:val="00346AAB"/>
    <w:rsid w:val="00347788"/>
    <w:rsid w:val="003501DD"/>
    <w:rsid w:val="00350281"/>
    <w:rsid w:val="00352C6A"/>
    <w:rsid w:val="003547DB"/>
    <w:rsid w:val="003559AE"/>
    <w:rsid w:val="00355A75"/>
    <w:rsid w:val="0035771E"/>
    <w:rsid w:val="00361EC5"/>
    <w:rsid w:val="00372594"/>
    <w:rsid w:val="00380407"/>
    <w:rsid w:val="003810E4"/>
    <w:rsid w:val="00383F94"/>
    <w:rsid w:val="00387B81"/>
    <w:rsid w:val="003922B3"/>
    <w:rsid w:val="00392983"/>
    <w:rsid w:val="00393058"/>
    <w:rsid w:val="00396333"/>
    <w:rsid w:val="00396DDE"/>
    <w:rsid w:val="003A1F2F"/>
    <w:rsid w:val="003A48A4"/>
    <w:rsid w:val="003B010F"/>
    <w:rsid w:val="003B3851"/>
    <w:rsid w:val="003B5C59"/>
    <w:rsid w:val="003C0AC9"/>
    <w:rsid w:val="003C63A4"/>
    <w:rsid w:val="003D1567"/>
    <w:rsid w:val="003D5CED"/>
    <w:rsid w:val="003D7385"/>
    <w:rsid w:val="003D7CE9"/>
    <w:rsid w:val="003E0182"/>
    <w:rsid w:val="003E1409"/>
    <w:rsid w:val="003E1CB6"/>
    <w:rsid w:val="003E7824"/>
    <w:rsid w:val="003F0048"/>
    <w:rsid w:val="003F1EB5"/>
    <w:rsid w:val="003F22ED"/>
    <w:rsid w:val="003F6389"/>
    <w:rsid w:val="004016BE"/>
    <w:rsid w:val="00403A77"/>
    <w:rsid w:val="00405411"/>
    <w:rsid w:val="00405AA7"/>
    <w:rsid w:val="004124A5"/>
    <w:rsid w:val="0041278A"/>
    <w:rsid w:val="004130C0"/>
    <w:rsid w:val="00420261"/>
    <w:rsid w:val="004244E9"/>
    <w:rsid w:val="00432D0D"/>
    <w:rsid w:val="00432EAE"/>
    <w:rsid w:val="00435926"/>
    <w:rsid w:val="0043750E"/>
    <w:rsid w:val="00445B71"/>
    <w:rsid w:val="00447914"/>
    <w:rsid w:val="00454249"/>
    <w:rsid w:val="0045464C"/>
    <w:rsid w:val="00463FA5"/>
    <w:rsid w:val="00467F6E"/>
    <w:rsid w:val="00471721"/>
    <w:rsid w:val="0047266F"/>
    <w:rsid w:val="004736C9"/>
    <w:rsid w:val="00474196"/>
    <w:rsid w:val="00474F0E"/>
    <w:rsid w:val="00475E9A"/>
    <w:rsid w:val="004766A3"/>
    <w:rsid w:val="0048027E"/>
    <w:rsid w:val="00481BE4"/>
    <w:rsid w:val="0048336F"/>
    <w:rsid w:val="004862B0"/>
    <w:rsid w:val="0049331D"/>
    <w:rsid w:val="00495849"/>
    <w:rsid w:val="00495E6A"/>
    <w:rsid w:val="00496A3B"/>
    <w:rsid w:val="004A48BD"/>
    <w:rsid w:val="004A79D2"/>
    <w:rsid w:val="004B3816"/>
    <w:rsid w:val="004C4A30"/>
    <w:rsid w:val="004D2888"/>
    <w:rsid w:val="004E2A10"/>
    <w:rsid w:val="004E383A"/>
    <w:rsid w:val="004E4EF1"/>
    <w:rsid w:val="004E50A3"/>
    <w:rsid w:val="004E7D81"/>
    <w:rsid w:val="004F3A37"/>
    <w:rsid w:val="004F6F97"/>
    <w:rsid w:val="005043A6"/>
    <w:rsid w:val="00514353"/>
    <w:rsid w:val="00515715"/>
    <w:rsid w:val="005157E3"/>
    <w:rsid w:val="00520D61"/>
    <w:rsid w:val="0052262C"/>
    <w:rsid w:val="0052372D"/>
    <w:rsid w:val="005243B9"/>
    <w:rsid w:val="00526CCF"/>
    <w:rsid w:val="005300AE"/>
    <w:rsid w:val="0053043B"/>
    <w:rsid w:val="0053157C"/>
    <w:rsid w:val="00536396"/>
    <w:rsid w:val="0053687B"/>
    <w:rsid w:val="0054524C"/>
    <w:rsid w:val="005467F0"/>
    <w:rsid w:val="00547E3F"/>
    <w:rsid w:val="00551642"/>
    <w:rsid w:val="00553F84"/>
    <w:rsid w:val="005659D7"/>
    <w:rsid w:val="005702C6"/>
    <w:rsid w:val="00580154"/>
    <w:rsid w:val="005850ED"/>
    <w:rsid w:val="00586370"/>
    <w:rsid w:val="0058697F"/>
    <w:rsid w:val="005919D8"/>
    <w:rsid w:val="00591F89"/>
    <w:rsid w:val="005A07DF"/>
    <w:rsid w:val="005A29E2"/>
    <w:rsid w:val="005B3832"/>
    <w:rsid w:val="005C1B41"/>
    <w:rsid w:val="005C2114"/>
    <w:rsid w:val="005C38D2"/>
    <w:rsid w:val="005C420E"/>
    <w:rsid w:val="005C42F8"/>
    <w:rsid w:val="005E0048"/>
    <w:rsid w:val="005F1838"/>
    <w:rsid w:val="005F2526"/>
    <w:rsid w:val="005F3644"/>
    <w:rsid w:val="00601B08"/>
    <w:rsid w:val="00610A44"/>
    <w:rsid w:val="006122A0"/>
    <w:rsid w:val="0061638A"/>
    <w:rsid w:val="00620012"/>
    <w:rsid w:val="006203BD"/>
    <w:rsid w:val="0062091E"/>
    <w:rsid w:val="00643C66"/>
    <w:rsid w:val="006473CD"/>
    <w:rsid w:val="0064743B"/>
    <w:rsid w:val="00650BE3"/>
    <w:rsid w:val="00652817"/>
    <w:rsid w:val="00660AAD"/>
    <w:rsid w:val="006615DB"/>
    <w:rsid w:val="00662A7A"/>
    <w:rsid w:val="00662A91"/>
    <w:rsid w:val="00670A75"/>
    <w:rsid w:val="00676061"/>
    <w:rsid w:val="00684A47"/>
    <w:rsid w:val="006874BC"/>
    <w:rsid w:val="00697535"/>
    <w:rsid w:val="00697C9F"/>
    <w:rsid w:val="006A1DA7"/>
    <w:rsid w:val="006A1F9D"/>
    <w:rsid w:val="006A2A73"/>
    <w:rsid w:val="006A33C6"/>
    <w:rsid w:val="006A376A"/>
    <w:rsid w:val="006B5F93"/>
    <w:rsid w:val="006B6966"/>
    <w:rsid w:val="006C1B2A"/>
    <w:rsid w:val="006C70E7"/>
    <w:rsid w:val="006D0390"/>
    <w:rsid w:val="006D58D1"/>
    <w:rsid w:val="006D745B"/>
    <w:rsid w:val="006E47BA"/>
    <w:rsid w:val="006E6E76"/>
    <w:rsid w:val="006F25FC"/>
    <w:rsid w:val="006F2B1C"/>
    <w:rsid w:val="006F50D0"/>
    <w:rsid w:val="006F6873"/>
    <w:rsid w:val="006F7C75"/>
    <w:rsid w:val="0070605A"/>
    <w:rsid w:val="007065F0"/>
    <w:rsid w:val="00706955"/>
    <w:rsid w:val="00707232"/>
    <w:rsid w:val="00711292"/>
    <w:rsid w:val="007206C2"/>
    <w:rsid w:val="0072100A"/>
    <w:rsid w:val="00721259"/>
    <w:rsid w:val="007214F6"/>
    <w:rsid w:val="00724400"/>
    <w:rsid w:val="00727147"/>
    <w:rsid w:val="00731453"/>
    <w:rsid w:val="00735AD2"/>
    <w:rsid w:val="00736AA6"/>
    <w:rsid w:val="0073761F"/>
    <w:rsid w:val="00742617"/>
    <w:rsid w:val="00747160"/>
    <w:rsid w:val="00747AC0"/>
    <w:rsid w:val="007513F0"/>
    <w:rsid w:val="00752162"/>
    <w:rsid w:val="00756C3E"/>
    <w:rsid w:val="007571D2"/>
    <w:rsid w:val="00757499"/>
    <w:rsid w:val="00762043"/>
    <w:rsid w:val="0076400E"/>
    <w:rsid w:val="007710F9"/>
    <w:rsid w:val="00773C47"/>
    <w:rsid w:val="0078629C"/>
    <w:rsid w:val="0079121B"/>
    <w:rsid w:val="007A137D"/>
    <w:rsid w:val="007A61E2"/>
    <w:rsid w:val="007B04BD"/>
    <w:rsid w:val="007B7065"/>
    <w:rsid w:val="007C490C"/>
    <w:rsid w:val="007C4BF3"/>
    <w:rsid w:val="007C5194"/>
    <w:rsid w:val="007C5774"/>
    <w:rsid w:val="007C6C76"/>
    <w:rsid w:val="007D3649"/>
    <w:rsid w:val="007D5209"/>
    <w:rsid w:val="007E07B4"/>
    <w:rsid w:val="007F16C4"/>
    <w:rsid w:val="00800292"/>
    <w:rsid w:val="0080495F"/>
    <w:rsid w:val="00804F50"/>
    <w:rsid w:val="008069C0"/>
    <w:rsid w:val="00812336"/>
    <w:rsid w:val="008123A4"/>
    <w:rsid w:val="0082073D"/>
    <w:rsid w:val="00822FFE"/>
    <w:rsid w:val="008236A4"/>
    <w:rsid w:val="00831489"/>
    <w:rsid w:val="00831AA9"/>
    <w:rsid w:val="00835C62"/>
    <w:rsid w:val="00843835"/>
    <w:rsid w:val="008446F6"/>
    <w:rsid w:val="00856384"/>
    <w:rsid w:val="008575E6"/>
    <w:rsid w:val="00860055"/>
    <w:rsid w:val="0086397C"/>
    <w:rsid w:val="008701C8"/>
    <w:rsid w:val="00870CCF"/>
    <w:rsid w:val="00877ED6"/>
    <w:rsid w:val="008829A9"/>
    <w:rsid w:val="00884416"/>
    <w:rsid w:val="00892775"/>
    <w:rsid w:val="00893605"/>
    <w:rsid w:val="008959C4"/>
    <w:rsid w:val="008A0F27"/>
    <w:rsid w:val="008A7C0B"/>
    <w:rsid w:val="008B7268"/>
    <w:rsid w:val="008B7A6A"/>
    <w:rsid w:val="008C2055"/>
    <w:rsid w:val="008C630C"/>
    <w:rsid w:val="008D0E4A"/>
    <w:rsid w:val="008D18D7"/>
    <w:rsid w:val="008D7AA2"/>
    <w:rsid w:val="008E141D"/>
    <w:rsid w:val="008E461D"/>
    <w:rsid w:val="008F04A5"/>
    <w:rsid w:val="008F5564"/>
    <w:rsid w:val="00900AA1"/>
    <w:rsid w:val="0090125F"/>
    <w:rsid w:val="00903AFD"/>
    <w:rsid w:val="00906865"/>
    <w:rsid w:val="00910C8F"/>
    <w:rsid w:val="0091288A"/>
    <w:rsid w:val="00913676"/>
    <w:rsid w:val="009139B6"/>
    <w:rsid w:val="0091660B"/>
    <w:rsid w:val="00917D6C"/>
    <w:rsid w:val="0092609E"/>
    <w:rsid w:val="00926C3D"/>
    <w:rsid w:val="009309C4"/>
    <w:rsid w:val="0094156E"/>
    <w:rsid w:val="00951CEC"/>
    <w:rsid w:val="00954D6A"/>
    <w:rsid w:val="00957BA6"/>
    <w:rsid w:val="00962616"/>
    <w:rsid w:val="00962BEF"/>
    <w:rsid w:val="00965533"/>
    <w:rsid w:val="00965D15"/>
    <w:rsid w:val="009661BC"/>
    <w:rsid w:val="00966E38"/>
    <w:rsid w:val="00970AED"/>
    <w:rsid w:val="00972CFF"/>
    <w:rsid w:val="00975F5C"/>
    <w:rsid w:val="009802A0"/>
    <w:rsid w:val="009810FC"/>
    <w:rsid w:val="009942CD"/>
    <w:rsid w:val="00997995"/>
    <w:rsid w:val="00997C5B"/>
    <w:rsid w:val="009A14BA"/>
    <w:rsid w:val="009A4C41"/>
    <w:rsid w:val="009A7B59"/>
    <w:rsid w:val="009B21E3"/>
    <w:rsid w:val="009B2F7D"/>
    <w:rsid w:val="009C43A1"/>
    <w:rsid w:val="009C51BE"/>
    <w:rsid w:val="009D435A"/>
    <w:rsid w:val="009D778F"/>
    <w:rsid w:val="009E067B"/>
    <w:rsid w:val="009E0853"/>
    <w:rsid w:val="009E72D3"/>
    <w:rsid w:val="009F02C9"/>
    <w:rsid w:val="009F5809"/>
    <w:rsid w:val="00A01541"/>
    <w:rsid w:val="00A026B2"/>
    <w:rsid w:val="00A044A6"/>
    <w:rsid w:val="00A046BF"/>
    <w:rsid w:val="00A1109B"/>
    <w:rsid w:val="00A11C9B"/>
    <w:rsid w:val="00A11F3E"/>
    <w:rsid w:val="00A12A1C"/>
    <w:rsid w:val="00A15404"/>
    <w:rsid w:val="00A16B93"/>
    <w:rsid w:val="00A24351"/>
    <w:rsid w:val="00A24B3E"/>
    <w:rsid w:val="00A24FEC"/>
    <w:rsid w:val="00A26A76"/>
    <w:rsid w:val="00A27806"/>
    <w:rsid w:val="00A50DCA"/>
    <w:rsid w:val="00A52271"/>
    <w:rsid w:val="00A528AC"/>
    <w:rsid w:val="00A52972"/>
    <w:rsid w:val="00A54E75"/>
    <w:rsid w:val="00A559EC"/>
    <w:rsid w:val="00A6399C"/>
    <w:rsid w:val="00A63C15"/>
    <w:rsid w:val="00A73568"/>
    <w:rsid w:val="00A74318"/>
    <w:rsid w:val="00A747A8"/>
    <w:rsid w:val="00A81491"/>
    <w:rsid w:val="00A84D82"/>
    <w:rsid w:val="00A92ECC"/>
    <w:rsid w:val="00AA23F7"/>
    <w:rsid w:val="00AA46BA"/>
    <w:rsid w:val="00AA5660"/>
    <w:rsid w:val="00AB00BE"/>
    <w:rsid w:val="00AB77D7"/>
    <w:rsid w:val="00AC0484"/>
    <w:rsid w:val="00AD09F2"/>
    <w:rsid w:val="00AE036C"/>
    <w:rsid w:val="00AE215F"/>
    <w:rsid w:val="00AE23AF"/>
    <w:rsid w:val="00AE58C8"/>
    <w:rsid w:val="00AE7F9B"/>
    <w:rsid w:val="00AF1EB0"/>
    <w:rsid w:val="00AF54D3"/>
    <w:rsid w:val="00B005DD"/>
    <w:rsid w:val="00B0240E"/>
    <w:rsid w:val="00B06E15"/>
    <w:rsid w:val="00B07C33"/>
    <w:rsid w:val="00B10C47"/>
    <w:rsid w:val="00B11BDB"/>
    <w:rsid w:val="00B14E98"/>
    <w:rsid w:val="00B240B0"/>
    <w:rsid w:val="00B2680E"/>
    <w:rsid w:val="00B3438B"/>
    <w:rsid w:val="00B365EC"/>
    <w:rsid w:val="00B43E8E"/>
    <w:rsid w:val="00B5302D"/>
    <w:rsid w:val="00B768BA"/>
    <w:rsid w:val="00B7756B"/>
    <w:rsid w:val="00B84D8D"/>
    <w:rsid w:val="00B853C5"/>
    <w:rsid w:val="00B85903"/>
    <w:rsid w:val="00B91489"/>
    <w:rsid w:val="00B9183D"/>
    <w:rsid w:val="00B95ABC"/>
    <w:rsid w:val="00B9690A"/>
    <w:rsid w:val="00BA078A"/>
    <w:rsid w:val="00BA5040"/>
    <w:rsid w:val="00BA6376"/>
    <w:rsid w:val="00BB4C66"/>
    <w:rsid w:val="00BC0EFA"/>
    <w:rsid w:val="00BD05A8"/>
    <w:rsid w:val="00BD3C07"/>
    <w:rsid w:val="00BF3D92"/>
    <w:rsid w:val="00BF65C7"/>
    <w:rsid w:val="00C10CDE"/>
    <w:rsid w:val="00C12374"/>
    <w:rsid w:val="00C15214"/>
    <w:rsid w:val="00C1585C"/>
    <w:rsid w:val="00C309F2"/>
    <w:rsid w:val="00C33F90"/>
    <w:rsid w:val="00C357D9"/>
    <w:rsid w:val="00C4461D"/>
    <w:rsid w:val="00C44935"/>
    <w:rsid w:val="00C44E1F"/>
    <w:rsid w:val="00C45190"/>
    <w:rsid w:val="00C5084E"/>
    <w:rsid w:val="00C51658"/>
    <w:rsid w:val="00C52674"/>
    <w:rsid w:val="00C54806"/>
    <w:rsid w:val="00C554DB"/>
    <w:rsid w:val="00C630C7"/>
    <w:rsid w:val="00C65919"/>
    <w:rsid w:val="00C67C58"/>
    <w:rsid w:val="00C7112F"/>
    <w:rsid w:val="00C755ED"/>
    <w:rsid w:val="00CA550D"/>
    <w:rsid w:val="00CA5843"/>
    <w:rsid w:val="00CA7743"/>
    <w:rsid w:val="00CB2C4C"/>
    <w:rsid w:val="00CB3159"/>
    <w:rsid w:val="00CB3A12"/>
    <w:rsid w:val="00CB57DF"/>
    <w:rsid w:val="00CC1951"/>
    <w:rsid w:val="00CC3546"/>
    <w:rsid w:val="00CC72BA"/>
    <w:rsid w:val="00CC73F0"/>
    <w:rsid w:val="00CC7AB8"/>
    <w:rsid w:val="00CD78F3"/>
    <w:rsid w:val="00CE2D5E"/>
    <w:rsid w:val="00CE54AF"/>
    <w:rsid w:val="00CE6183"/>
    <w:rsid w:val="00CE700D"/>
    <w:rsid w:val="00D07A88"/>
    <w:rsid w:val="00D12FB4"/>
    <w:rsid w:val="00D14E2C"/>
    <w:rsid w:val="00D312C2"/>
    <w:rsid w:val="00D32AE1"/>
    <w:rsid w:val="00D33765"/>
    <w:rsid w:val="00D424DC"/>
    <w:rsid w:val="00D5126D"/>
    <w:rsid w:val="00D55EC6"/>
    <w:rsid w:val="00D57344"/>
    <w:rsid w:val="00D62197"/>
    <w:rsid w:val="00D62D12"/>
    <w:rsid w:val="00D6330D"/>
    <w:rsid w:val="00D640EF"/>
    <w:rsid w:val="00D65507"/>
    <w:rsid w:val="00D66E4B"/>
    <w:rsid w:val="00D70DBD"/>
    <w:rsid w:val="00D7193D"/>
    <w:rsid w:val="00D731F5"/>
    <w:rsid w:val="00D74AA9"/>
    <w:rsid w:val="00D74FC0"/>
    <w:rsid w:val="00D80797"/>
    <w:rsid w:val="00D8417D"/>
    <w:rsid w:val="00D86A65"/>
    <w:rsid w:val="00D96E61"/>
    <w:rsid w:val="00D9745A"/>
    <w:rsid w:val="00DA5524"/>
    <w:rsid w:val="00DA6990"/>
    <w:rsid w:val="00DA70FB"/>
    <w:rsid w:val="00DB4F65"/>
    <w:rsid w:val="00DC1780"/>
    <w:rsid w:val="00DD0677"/>
    <w:rsid w:val="00DD5A06"/>
    <w:rsid w:val="00DD6BD3"/>
    <w:rsid w:val="00DD75DC"/>
    <w:rsid w:val="00DE3864"/>
    <w:rsid w:val="00DF1163"/>
    <w:rsid w:val="00DF2CF0"/>
    <w:rsid w:val="00E0761E"/>
    <w:rsid w:val="00E076E9"/>
    <w:rsid w:val="00E122BC"/>
    <w:rsid w:val="00E14B31"/>
    <w:rsid w:val="00E31065"/>
    <w:rsid w:val="00E328D8"/>
    <w:rsid w:val="00E331E2"/>
    <w:rsid w:val="00E445F0"/>
    <w:rsid w:val="00E47133"/>
    <w:rsid w:val="00E4798E"/>
    <w:rsid w:val="00E61495"/>
    <w:rsid w:val="00E73E80"/>
    <w:rsid w:val="00E763D1"/>
    <w:rsid w:val="00E82E42"/>
    <w:rsid w:val="00E92B4C"/>
    <w:rsid w:val="00E92D5B"/>
    <w:rsid w:val="00E962FC"/>
    <w:rsid w:val="00EA5EF9"/>
    <w:rsid w:val="00EB0269"/>
    <w:rsid w:val="00EB077D"/>
    <w:rsid w:val="00EB22AC"/>
    <w:rsid w:val="00EB3EA8"/>
    <w:rsid w:val="00EB5D3C"/>
    <w:rsid w:val="00ED240F"/>
    <w:rsid w:val="00ED290A"/>
    <w:rsid w:val="00ED2A07"/>
    <w:rsid w:val="00ED54BA"/>
    <w:rsid w:val="00ED61ED"/>
    <w:rsid w:val="00ED6B9A"/>
    <w:rsid w:val="00ED6D8F"/>
    <w:rsid w:val="00EE18C8"/>
    <w:rsid w:val="00EE38B0"/>
    <w:rsid w:val="00EE6915"/>
    <w:rsid w:val="00F00ADF"/>
    <w:rsid w:val="00F02109"/>
    <w:rsid w:val="00F02CF7"/>
    <w:rsid w:val="00F05686"/>
    <w:rsid w:val="00F06488"/>
    <w:rsid w:val="00F0667E"/>
    <w:rsid w:val="00F1030C"/>
    <w:rsid w:val="00F12C14"/>
    <w:rsid w:val="00F163CC"/>
    <w:rsid w:val="00F20C69"/>
    <w:rsid w:val="00F23402"/>
    <w:rsid w:val="00F40C9A"/>
    <w:rsid w:val="00F413C2"/>
    <w:rsid w:val="00F43EE4"/>
    <w:rsid w:val="00F448D1"/>
    <w:rsid w:val="00F45E54"/>
    <w:rsid w:val="00F5439B"/>
    <w:rsid w:val="00F55747"/>
    <w:rsid w:val="00F60EAC"/>
    <w:rsid w:val="00F62FBF"/>
    <w:rsid w:val="00F704F5"/>
    <w:rsid w:val="00F82743"/>
    <w:rsid w:val="00F83C25"/>
    <w:rsid w:val="00F84533"/>
    <w:rsid w:val="00F84B60"/>
    <w:rsid w:val="00FA0BF5"/>
    <w:rsid w:val="00FA4725"/>
    <w:rsid w:val="00FA6A6F"/>
    <w:rsid w:val="00FB073F"/>
    <w:rsid w:val="00FB3112"/>
    <w:rsid w:val="00FB3659"/>
    <w:rsid w:val="00FB5E4E"/>
    <w:rsid w:val="00FC115B"/>
    <w:rsid w:val="00FC17FF"/>
    <w:rsid w:val="00FC327B"/>
    <w:rsid w:val="00FC3A49"/>
    <w:rsid w:val="00FC3EB1"/>
    <w:rsid w:val="00FC48A7"/>
    <w:rsid w:val="00FC746A"/>
    <w:rsid w:val="00FE4F99"/>
    <w:rsid w:val="00FE6554"/>
    <w:rsid w:val="00FE7140"/>
    <w:rsid w:val="00FF2D82"/>
    <w:rsid w:val="00FF3080"/>
    <w:rsid w:val="00FF49BF"/>
    <w:rsid w:val="00FF7614"/>
    <w:rsid w:val="0B57FC33"/>
    <w:rsid w:val="0BEBCD39"/>
    <w:rsid w:val="0E058264"/>
    <w:rsid w:val="131C8E96"/>
    <w:rsid w:val="16E776AF"/>
    <w:rsid w:val="1924C6AD"/>
    <w:rsid w:val="1BB55715"/>
    <w:rsid w:val="1D1F425A"/>
    <w:rsid w:val="2D59D11A"/>
    <w:rsid w:val="2DC464DD"/>
    <w:rsid w:val="2F0B646C"/>
    <w:rsid w:val="2FD728FF"/>
    <w:rsid w:val="32BC0743"/>
    <w:rsid w:val="33B09C27"/>
    <w:rsid w:val="34627664"/>
    <w:rsid w:val="3A2134F1"/>
    <w:rsid w:val="41D8DFE7"/>
    <w:rsid w:val="447A5B3E"/>
    <w:rsid w:val="44A39E47"/>
    <w:rsid w:val="4A53AB48"/>
    <w:rsid w:val="4B9D19D8"/>
    <w:rsid w:val="53ADC6AB"/>
    <w:rsid w:val="55C14D5E"/>
    <w:rsid w:val="5C0B344A"/>
    <w:rsid w:val="5F973C36"/>
    <w:rsid w:val="5FE521F8"/>
    <w:rsid w:val="626D62E7"/>
    <w:rsid w:val="62F01D8F"/>
    <w:rsid w:val="69200E74"/>
    <w:rsid w:val="69287688"/>
    <w:rsid w:val="69D3FE05"/>
    <w:rsid w:val="6C940719"/>
    <w:rsid w:val="6F01215C"/>
    <w:rsid w:val="764859E0"/>
    <w:rsid w:val="798B7BF2"/>
    <w:rsid w:val="7C1DB2B1"/>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660A21"/>
  <w15:chartTrackingRefBased/>
  <w15:docId w15:val="{A7FC7BC3-EDED-4BB5-AD84-549332E647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14B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A14B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9A14B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14B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14B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14B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14B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14B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14B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4B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A14B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9A14B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14B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14B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14B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14B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14B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14BA"/>
    <w:rPr>
      <w:rFonts w:eastAsiaTheme="majorEastAsia" w:cstheme="majorBidi"/>
      <w:color w:val="272727" w:themeColor="text1" w:themeTint="D8"/>
    </w:rPr>
  </w:style>
  <w:style w:type="paragraph" w:styleId="Title">
    <w:name w:val="Title"/>
    <w:basedOn w:val="Normal"/>
    <w:next w:val="Normal"/>
    <w:link w:val="TitleChar"/>
    <w:uiPriority w:val="10"/>
    <w:qFormat/>
    <w:rsid w:val="009A14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14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14B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14B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14BA"/>
    <w:pPr>
      <w:spacing w:before="160"/>
      <w:jc w:val="center"/>
    </w:pPr>
    <w:rPr>
      <w:i/>
      <w:iCs/>
      <w:color w:val="404040" w:themeColor="text1" w:themeTint="BF"/>
    </w:rPr>
  </w:style>
  <w:style w:type="character" w:customStyle="1" w:styleId="QuoteChar">
    <w:name w:val="Quote Char"/>
    <w:basedOn w:val="DefaultParagraphFont"/>
    <w:link w:val="Quote"/>
    <w:uiPriority w:val="29"/>
    <w:rsid w:val="009A14BA"/>
    <w:rPr>
      <w:i/>
      <w:iCs/>
      <w:color w:val="404040" w:themeColor="text1" w:themeTint="BF"/>
    </w:rPr>
  </w:style>
  <w:style w:type="paragraph" w:styleId="ListParagraph">
    <w:name w:val="List Paragraph"/>
    <w:basedOn w:val="Normal"/>
    <w:uiPriority w:val="34"/>
    <w:qFormat/>
    <w:rsid w:val="009A14BA"/>
    <w:pPr>
      <w:ind w:left="720"/>
      <w:contextualSpacing/>
    </w:pPr>
  </w:style>
  <w:style w:type="character" w:styleId="IntenseEmphasis">
    <w:name w:val="Intense Emphasis"/>
    <w:basedOn w:val="DefaultParagraphFont"/>
    <w:uiPriority w:val="21"/>
    <w:qFormat/>
    <w:rsid w:val="009A14BA"/>
    <w:rPr>
      <w:i/>
      <w:iCs/>
      <w:color w:val="0F4761" w:themeColor="accent1" w:themeShade="BF"/>
    </w:rPr>
  </w:style>
  <w:style w:type="paragraph" w:styleId="IntenseQuote">
    <w:name w:val="Intense Quote"/>
    <w:basedOn w:val="Normal"/>
    <w:next w:val="Normal"/>
    <w:link w:val="IntenseQuoteChar"/>
    <w:uiPriority w:val="30"/>
    <w:qFormat/>
    <w:rsid w:val="009A14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14BA"/>
    <w:rPr>
      <w:i/>
      <w:iCs/>
      <w:color w:val="0F4761" w:themeColor="accent1" w:themeShade="BF"/>
    </w:rPr>
  </w:style>
  <w:style w:type="character" w:styleId="IntenseReference">
    <w:name w:val="Intense Reference"/>
    <w:basedOn w:val="DefaultParagraphFont"/>
    <w:uiPriority w:val="32"/>
    <w:qFormat/>
    <w:rsid w:val="009A14BA"/>
    <w:rPr>
      <w:b/>
      <w:bCs/>
      <w:smallCaps/>
      <w:color w:val="0F4761" w:themeColor="accent1" w:themeShade="BF"/>
      <w:spacing w:val="5"/>
    </w:rPr>
  </w:style>
  <w:style w:type="paragraph" w:styleId="NormalWeb">
    <w:name w:val="Normal (Web)"/>
    <w:basedOn w:val="Normal"/>
    <w:uiPriority w:val="99"/>
    <w:unhideWhenUsed/>
    <w:rsid w:val="00D5126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PlaceholderText">
    <w:name w:val="Placeholder Text"/>
    <w:basedOn w:val="DefaultParagraphFont"/>
    <w:uiPriority w:val="99"/>
    <w:semiHidden/>
    <w:rsid w:val="00804F50"/>
    <w:rPr>
      <w:color w:val="666666"/>
    </w:rPr>
  </w:style>
  <w:style w:type="character" w:styleId="Hyperlink">
    <w:name w:val="Hyperlink"/>
    <w:basedOn w:val="DefaultParagraphFont"/>
    <w:uiPriority w:val="99"/>
    <w:unhideWhenUsed/>
    <w:rsid w:val="002C71E5"/>
    <w:rPr>
      <w:color w:val="467886" w:themeColor="hyperlink"/>
      <w:u w:val="single"/>
    </w:rPr>
  </w:style>
  <w:style w:type="character" w:customStyle="1" w:styleId="UnresolvedMention1">
    <w:name w:val="Unresolved Mention1"/>
    <w:basedOn w:val="DefaultParagraphFont"/>
    <w:uiPriority w:val="99"/>
    <w:semiHidden/>
    <w:unhideWhenUsed/>
    <w:rsid w:val="002C71E5"/>
    <w:rPr>
      <w:color w:val="605E5C"/>
      <w:shd w:val="clear" w:color="auto" w:fill="E1DFDD"/>
    </w:rPr>
  </w:style>
  <w:style w:type="paragraph" w:styleId="Revision">
    <w:name w:val="Revision"/>
    <w:hidden/>
    <w:uiPriority w:val="99"/>
    <w:semiHidden/>
    <w:rsid w:val="00EB3EA8"/>
    <w:pPr>
      <w:spacing w:after="0" w:line="240" w:lineRule="auto"/>
    </w:pPr>
  </w:style>
  <w:style w:type="character" w:styleId="CommentReference">
    <w:name w:val="annotation reference"/>
    <w:basedOn w:val="DefaultParagraphFont"/>
    <w:uiPriority w:val="99"/>
    <w:semiHidden/>
    <w:unhideWhenUsed/>
    <w:rsid w:val="00662A91"/>
    <w:rPr>
      <w:sz w:val="16"/>
      <w:szCs w:val="16"/>
    </w:rPr>
  </w:style>
  <w:style w:type="paragraph" w:styleId="CommentText">
    <w:name w:val="annotation text"/>
    <w:basedOn w:val="Normal"/>
    <w:link w:val="CommentTextChar"/>
    <w:uiPriority w:val="99"/>
    <w:unhideWhenUsed/>
    <w:rsid w:val="00662A91"/>
    <w:pPr>
      <w:spacing w:line="240" w:lineRule="auto"/>
    </w:pPr>
    <w:rPr>
      <w:sz w:val="20"/>
      <w:szCs w:val="20"/>
    </w:rPr>
  </w:style>
  <w:style w:type="character" w:customStyle="1" w:styleId="CommentTextChar">
    <w:name w:val="Comment Text Char"/>
    <w:basedOn w:val="DefaultParagraphFont"/>
    <w:link w:val="CommentText"/>
    <w:uiPriority w:val="99"/>
    <w:rsid w:val="00662A91"/>
    <w:rPr>
      <w:sz w:val="20"/>
      <w:szCs w:val="20"/>
    </w:rPr>
  </w:style>
  <w:style w:type="paragraph" w:styleId="CommentSubject">
    <w:name w:val="annotation subject"/>
    <w:basedOn w:val="CommentText"/>
    <w:next w:val="CommentText"/>
    <w:link w:val="CommentSubjectChar"/>
    <w:uiPriority w:val="99"/>
    <w:semiHidden/>
    <w:unhideWhenUsed/>
    <w:rsid w:val="00662A91"/>
    <w:rPr>
      <w:b/>
      <w:bCs/>
    </w:rPr>
  </w:style>
  <w:style w:type="character" w:customStyle="1" w:styleId="CommentSubjectChar">
    <w:name w:val="Comment Subject Char"/>
    <w:basedOn w:val="CommentTextChar"/>
    <w:link w:val="CommentSubject"/>
    <w:uiPriority w:val="99"/>
    <w:semiHidden/>
    <w:rsid w:val="00662A91"/>
    <w:rPr>
      <w:b/>
      <w:bCs/>
      <w:sz w:val="20"/>
      <w:szCs w:val="20"/>
    </w:rPr>
  </w:style>
  <w:style w:type="paragraph" w:styleId="BalloonText">
    <w:name w:val="Balloon Text"/>
    <w:basedOn w:val="Normal"/>
    <w:link w:val="BalloonTextChar"/>
    <w:uiPriority w:val="99"/>
    <w:semiHidden/>
    <w:unhideWhenUsed/>
    <w:rsid w:val="003E01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0182"/>
    <w:rPr>
      <w:rFonts w:ascii="Segoe UI" w:hAnsi="Segoe UI" w:cs="Segoe UI"/>
      <w:sz w:val="18"/>
      <w:szCs w:val="18"/>
    </w:rPr>
  </w:style>
  <w:style w:type="paragraph" w:styleId="Bibliography">
    <w:name w:val="Bibliography"/>
    <w:basedOn w:val="Normal"/>
    <w:next w:val="Normal"/>
    <w:uiPriority w:val="37"/>
    <w:unhideWhenUsed/>
    <w:rsid w:val="003D7CE9"/>
    <w:pPr>
      <w:tabs>
        <w:tab w:val="left" w:pos="384"/>
      </w:tabs>
      <w:spacing w:after="240" w:line="240" w:lineRule="auto"/>
      <w:ind w:left="384" w:hanging="384"/>
    </w:pPr>
  </w:style>
  <w:style w:type="paragraph" w:styleId="Header">
    <w:name w:val="header"/>
    <w:basedOn w:val="Normal"/>
    <w:link w:val="HeaderChar"/>
    <w:uiPriority w:val="99"/>
    <w:unhideWhenUsed/>
    <w:rsid w:val="00FC32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327B"/>
  </w:style>
  <w:style w:type="paragraph" w:styleId="Footer">
    <w:name w:val="footer"/>
    <w:basedOn w:val="Normal"/>
    <w:link w:val="FooterChar"/>
    <w:uiPriority w:val="99"/>
    <w:unhideWhenUsed/>
    <w:rsid w:val="00FC32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32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17627">
      <w:bodyDiv w:val="1"/>
      <w:marLeft w:val="0"/>
      <w:marRight w:val="0"/>
      <w:marTop w:val="0"/>
      <w:marBottom w:val="0"/>
      <w:divBdr>
        <w:top w:val="none" w:sz="0" w:space="0" w:color="auto"/>
        <w:left w:val="none" w:sz="0" w:space="0" w:color="auto"/>
        <w:bottom w:val="none" w:sz="0" w:space="0" w:color="auto"/>
        <w:right w:val="none" w:sz="0" w:space="0" w:color="auto"/>
      </w:divBdr>
    </w:div>
    <w:div w:id="199830492">
      <w:bodyDiv w:val="1"/>
      <w:marLeft w:val="0"/>
      <w:marRight w:val="0"/>
      <w:marTop w:val="0"/>
      <w:marBottom w:val="0"/>
      <w:divBdr>
        <w:top w:val="none" w:sz="0" w:space="0" w:color="auto"/>
        <w:left w:val="none" w:sz="0" w:space="0" w:color="auto"/>
        <w:bottom w:val="none" w:sz="0" w:space="0" w:color="auto"/>
        <w:right w:val="none" w:sz="0" w:space="0" w:color="auto"/>
      </w:divBdr>
    </w:div>
    <w:div w:id="370308657">
      <w:bodyDiv w:val="1"/>
      <w:marLeft w:val="0"/>
      <w:marRight w:val="0"/>
      <w:marTop w:val="0"/>
      <w:marBottom w:val="0"/>
      <w:divBdr>
        <w:top w:val="none" w:sz="0" w:space="0" w:color="auto"/>
        <w:left w:val="none" w:sz="0" w:space="0" w:color="auto"/>
        <w:bottom w:val="none" w:sz="0" w:space="0" w:color="auto"/>
        <w:right w:val="none" w:sz="0" w:space="0" w:color="auto"/>
      </w:divBdr>
    </w:div>
    <w:div w:id="463617130">
      <w:bodyDiv w:val="1"/>
      <w:marLeft w:val="0"/>
      <w:marRight w:val="0"/>
      <w:marTop w:val="0"/>
      <w:marBottom w:val="0"/>
      <w:divBdr>
        <w:top w:val="none" w:sz="0" w:space="0" w:color="auto"/>
        <w:left w:val="none" w:sz="0" w:space="0" w:color="auto"/>
        <w:bottom w:val="none" w:sz="0" w:space="0" w:color="auto"/>
        <w:right w:val="none" w:sz="0" w:space="0" w:color="auto"/>
      </w:divBdr>
      <w:divsChild>
        <w:div w:id="1425803899">
          <w:marLeft w:val="0"/>
          <w:marRight w:val="0"/>
          <w:marTop w:val="0"/>
          <w:marBottom w:val="0"/>
          <w:divBdr>
            <w:top w:val="none" w:sz="0" w:space="0" w:color="auto"/>
            <w:left w:val="none" w:sz="0" w:space="0" w:color="auto"/>
            <w:bottom w:val="none" w:sz="0" w:space="0" w:color="auto"/>
            <w:right w:val="none" w:sz="0" w:space="0" w:color="auto"/>
          </w:divBdr>
          <w:divsChild>
            <w:div w:id="847788071">
              <w:marLeft w:val="0"/>
              <w:marRight w:val="0"/>
              <w:marTop w:val="0"/>
              <w:marBottom w:val="0"/>
              <w:divBdr>
                <w:top w:val="none" w:sz="0" w:space="0" w:color="auto"/>
                <w:left w:val="none" w:sz="0" w:space="0" w:color="auto"/>
                <w:bottom w:val="none" w:sz="0" w:space="0" w:color="auto"/>
                <w:right w:val="none" w:sz="0" w:space="0" w:color="auto"/>
              </w:divBdr>
              <w:divsChild>
                <w:div w:id="209901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2647991">
      <w:bodyDiv w:val="1"/>
      <w:marLeft w:val="0"/>
      <w:marRight w:val="0"/>
      <w:marTop w:val="0"/>
      <w:marBottom w:val="0"/>
      <w:divBdr>
        <w:top w:val="none" w:sz="0" w:space="0" w:color="auto"/>
        <w:left w:val="none" w:sz="0" w:space="0" w:color="auto"/>
        <w:bottom w:val="none" w:sz="0" w:space="0" w:color="auto"/>
        <w:right w:val="none" w:sz="0" w:space="0" w:color="auto"/>
      </w:divBdr>
    </w:div>
    <w:div w:id="513879419">
      <w:bodyDiv w:val="1"/>
      <w:marLeft w:val="0"/>
      <w:marRight w:val="0"/>
      <w:marTop w:val="0"/>
      <w:marBottom w:val="0"/>
      <w:divBdr>
        <w:top w:val="none" w:sz="0" w:space="0" w:color="auto"/>
        <w:left w:val="none" w:sz="0" w:space="0" w:color="auto"/>
        <w:bottom w:val="none" w:sz="0" w:space="0" w:color="auto"/>
        <w:right w:val="none" w:sz="0" w:space="0" w:color="auto"/>
      </w:divBdr>
    </w:div>
    <w:div w:id="565143228">
      <w:bodyDiv w:val="1"/>
      <w:marLeft w:val="0"/>
      <w:marRight w:val="0"/>
      <w:marTop w:val="0"/>
      <w:marBottom w:val="0"/>
      <w:divBdr>
        <w:top w:val="none" w:sz="0" w:space="0" w:color="auto"/>
        <w:left w:val="none" w:sz="0" w:space="0" w:color="auto"/>
        <w:bottom w:val="none" w:sz="0" w:space="0" w:color="auto"/>
        <w:right w:val="none" w:sz="0" w:space="0" w:color="auto"/>
      </w:divBdr>
    </w:div>
    <w:div w:id="611669223">
      <w:bodyDiv w:val="1"/>
      <w:marLeft w:val="0"/>
      <w:marRight w:val="0"/>
      <w:marTop w:val="0"/>
      <w:marBottom w:val="0"/>
      <w:divBdr>
        <w:top w:val="none" w:sz="0" w:space="0" w:color="auto"/>
        <w:left w:val="none" w:sz="0" w:space="0" w:color="auto"/>
        <w:bottom w:val="none" w:sz="0" w:space="0" w:color="auto"/>
        <w:right w:val="none" w:sz="0" w:space="0" w:color="auto"/>
      </w:divBdr>
      <w:divsChild>
        <w:div w:id="1248727716">
          <w:marLeft w:val="0"/>
          <w:marRight w:val="0"/>
          <w:marTop w:val="0"/>
          <w:marBottom w:val="0"/>
          <w:divBdr>
            <w:top w:val="none" w:sz="0" w:space="0" w:color="auto"/>
            <w:left w:val="none" w:sz="0" w:space="0" w:color="auto"/>
            <w:bottom w:val="none" w:sz="0" w:space="0" w:color="auto"/>
            <w:right w:val="none" w:sz="0" w:space="0" w:color="auto"/>
          </w:divBdr>
          <w:divsChild>
            <w:div w:id="1192260875">
              <w:marLeft w:val="0"/>
              <w:marRight w:val="0"/>
              <w:marTop w:val="0"/>
              <w:marBottom w:val="0"/>
              <w:divBdr>
                <w:top w:val="none" w:sz="0" w:space="0" w:color="auto"/>
                <w:left w:val="none" w:sz="0" w:space="0" w:color="auto"/>
                <w:bottom w:val="none" w:sz="0" w:space="0" w:color="auto"/>
                <w:right w:val="none" w:sz="0" w:space="0" w:color="auto"/>
              </w:divBdr>
              <w:divsChild>
                <w:div w:id="185796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144567">
      <w:bodyDiv w:val="1"/>
      <w:marLeft w:val="0"/>
      <w:marRight w:val="0"/>
      <w:marTop w:val="0"/>
      <w:marBottom w:val="0"/>
      <w:divBdr>
        <w:top w:val="none" w:sz="0" w:space="0" w:color="auto"/>
        <w:left w:val="none" w:sz="0" w:space="0" w:color="auto"/>
        <w:bottom w:val="none" w:sz="0" w:space="0" w:color="auto"/>
        <w:right w:val="none" w:sz="0" w:space="0" w:color="auto"/>
      </w:divBdr>
      <w:divsChild>
        <w:div w:id="1282221229">
          <w:marLeft w:val="0"/>
          <w:marRight w:val="0"/>
          <w:marTop w:val="0"/>
          <w:marBottom w:val="0"/>
          <w:divBdr>
            <w:top w:val="none" w:sz="0" w:space="0" w:color="auto"/>
            <w:left w:val="none" w:sz="0" w:space="0" w:color="auto"/>
            <w:bottom w:val="none" w:sz="0" w:space="0" w:color="auto"/>
            <w:right w:val="none" w:sz="0" w:space="0" w:color="auto"/>
          </w:divBdr>
          <w:divsChild>
            <w:div w:id="28115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95914">
      <w:bodyDiv w:val="1"/>
      <w:marLeft w:val="0"/>
      <w:marRight w:val="0"/>
      <w:marTop w:val="0"/>
      <w:marBottom w:val="0"/>
      <w:divBdr>
        <w:top w:val="none" w:sz="0" w:space="0" w:color="auto"/>
        <w:left w:val="none" w:sz="0" w:space="0" w:color="auto"/>
        <w:bottom w:val="none" w:sz="0" w:space="0" w:color="auto"/>
        <w:right w:val="none" w:sz="0" w:space="0" w:color="auto"/>
      </w:divBdr>
    </w:div>
    <w:div w:id="742605734">
      <w:bodyDiv w:val="1"/>
      <w:marLeft w:val="0"/>
      <w:marRight w:val="0"/>
      <w:marTop w:val="0"/>
      <w:marBottom w:val="0"/>
      <w:divBdr>
        <w:top w:val="none" w:sz="0" w:space="0" w:color="auto"/>
        <w:left w:val="none" w:sz="0" w:space="0" w:color="auto"/>
        <w:bottom w:val="none" w:sz="0" w:space="0" w:color="auto"/>
        <w:right w:val="none" w:sz="0" w:space="0" w:color="auto"/>
      </w:divBdr>
    </w:div>
    <w:div w:id="789907114">
      <w:bodyDiv w:val="1"/>
      <w:marLeft w:val="0"/>
      <w:marRight w:val="0"/>
      <w:marTop w:val="0"/>
      <w:marBottom w:val="0"/>
      <w:divBdr>
        <w:top w:val="none" w:sz="0" w:space="0" w:color="auto"/>
        <w:left w:val="none" w:sz="0" w:space="0" w:color="auto"/>
        <w:bottom w:val="none" w:sz="0" w:space="0" w:color="auto"/>
        <w:right w:val="none" w:sz="0" w:space="0" w:color="auto"/>
      </w:divBdr>
    </w:div>
    <w:div w:id="847864930">
      <w:bodyDiv w:val="1"/>
      <w:marLeft w:val="0"/>
      <w:marRight w:val="0"/>
      <w:marTop w:val="0"/>
      <w:marBottom w:val="0"/>
      <w:divBdr>
        <w:top w:val="none" w:sz="0" w:space="0" w:color="auto"/>
        <w:left w:val="none" w:sz="0" w:space="0" w:color="auto"/>
        <w:bottom w:val="none" w:sz="0" w:space="0" w:color="auto"/>
        <w:right w:val="none" w:sz="0" w:space="0" w:color="auto"/>
      </w:divBdr>
    </w:div>
    <w:div w:id="950820594">
      <w:bodyDiv w:val="1"/>
      <w:marLeft w:val="0"/>
      <w:marRight w:val="0"/>
      <w:marTop w:val="0"/>
      <w:marBottom w:val="0"/>
      <w:divBdr>
        <w:top w:val="none" w:sz="0" w:space="0" w:color="auto"/>
        <w:left w:val="none" w:sz="0" w:space="0" w:color="auto"/>
        <w:bottom w:val="none" w:sz="0" w:space="0" w:color="auto"/>
        <w:right w:val="none" w:sz="0" w:space="0" w:color="auto"/>
      </w:divBdr>
    </w:div>
    <w:div w:id="1054350528">
      <w:bodyDiv w:val="1"/>
      <w:marLeft w:val="0"/>
      <w:marRight w:val="0"/>
      <w:marTop w:val="0"/>
      <w:marBottom w:val="0"/>
      <w:divBdr>
        <w:top w:val="none" w:sz="0" w:space="0" w:color="auto"/>
        <w:left w:val="none" w:sz="0" w:space="0" w:color="auto"/>
        <w:bottom w:val="none" w:sz="0" w:space="0" w:color="auto"/>
        <w:right w:val="none" w:sz="0" w:space="0" w:color="auto"/>
      </w:divBdr>
      <w:divsChild>
        <w:div w:id="1044527126">
          <w:marLeft w:val="0"/>
          <w:marRight w:val="0"/>
          <w:marTop w:val="0"/>
          <w:marBottom w:val="0"/>
          <w:divBdr>
            <w:top w:val="none" w:sz="0" w:space="0" w:color="auto"/>
            <w:left w:val="none" w:sz="0" w:space="0" w:color="auto"/>
            <w:bottom w:val="none" w:sz="0" w:space="0" w:color="auto"/>
            <w:right w:val="none" w:sz="0" w:space="0" w:color="auto"/>
          </w:divBdr>
          <w:divsChild>
            <w:div w:id="116643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000130">
      <w:bodyDiv w:val="1"/>
      <w:marLeft w:val="0"/>
      <w:marRight w:val="0"/>
      <w:marTop w:val="0"/>
      <w:marBottom w:val="0"/>
      <w:divBdr>
        <w:top w:val="none" w:sz="0" w:space="0" w:color="auto"/>
        <w:left w:val="none" w:sz="0" w:space="0" w:color="auto"/>
        <w:bottom w:val="none" w:sz="0" w:space="0" w:color="auto"/>
        <w:right w:val="none" w:sz="0" w:space="0" w:color="auto"/>
      </w:divBdr>
    </w:div>
    <w:div w:id="1123888901">
      <w:bodyDiv w:val="1"/>
      <w:marLeft w:val="0"/>
      <w:marRight w:val="0"/>
      <w:marTop w:val="0"/>
      <w:marBottom w:val="0"/>
      <w:divBdr>
        <w:top w:val="none" w:sz="0" w:space="0" w:color="auto"/>
        <w:left w:val="none" w:sz="0" w:space="0" w:color="auto"/>
        <w:bottom w:val="none" w:sz="0" w:space="0" w:color="auto"/>
        <w:right w:val="none" w:sz="0" w:space="0" w:color="auto"/>
      </w:divBdr>
    </w:div>
    <w:div w:id="1220895413">
      <w:bodyDiv w:val="1"/>
      <w:marLeft w:val="0"/>
      <w:marRight w:val="0"/>
      <w:marTop w:val="0"/>
      <w:marBottom w:val="0"/>
      <w:divBdr>
        <w:top w:val="none" w:sz="0" w:space="0" w:color="auto"/>
        <w:left w:val="none" w:sz="0" w:space="0" w:color="auto"/>
        <w:bottom w:val="none" w:sz="0" w:space="0" w:color="auto"/>
        <w:right w:val="none" w:sz="0" w:space="0" w:color="auto"/>
      </w:divBdr>
    </w:div>
    <w:div w:id="1337417695">
      <w:bodyDiv w:val="1"/>
      <w:marLeft w:val="0"/>
      <w:marRight w:val="0"/>
      <w:marTop w:val="0"/>
      <w:marBottom w:val="0"/>
      <w:divBdr>
        <w:top w:val="none" w:sz="0" w:space="0" w:color="auto"/>
        <w:left w:val="none" w:sz="0" w:space="0" w:color="auto"/>
        <w:bottom w:val="none" w:sz="0" w:space="0" w:color="auto"/>
        <w:right w:val="none" w:sz="0" w:space="0" w:color="auto"/>
      </w:divBdr>
    </w:div>
    <w:div w:id="1538467720">
      <w:bodyDiv w:val="1"/>
      <w:marLeft w:val="0"/>
      <w:marRight w:val="0"/>
      <w:marTop w:val="0"/>
      <w:marBottom w:val="0"/>
      <w:divBdr>
        <w:top w:val="none" w:sz="0" w:space="0" w:color="auto"/>
        <w:left w:val="none" w:sz="0" w:space="0" w:color="auto"/>
        <w:bottom w:val="none" w:sz="0" w:space="0" w:color="auto"/>
        <w:right w:val="none" w:sz="0" w:space="0" w:color="auto"/>
      </w:divBdr>
    </w:div>
    <w:div w:id="1583562346">
      <w:bodyDiv w:val="1"/>
      <w:marLeft w:val="0"/>
      <w:marRight w:val="0"/>
      <w:marTop w:val="0"/>
      <w:marBottom w:val="0"/>
      <w:divBdr>
        <w:top w:val="none" w:sz="0" w:space="0" w:color="auto"/>
        <w:left w:val="none" w:sz="0" w:space="0" w:color="auto"/>
        <w:bottom w:val="none" w:sz="0" w:space="0" w:color="auto"/>
        <w:right w:val="none" w:sz="0" w:space="0" w:color="auto"/>
      </w:divBdr>
    </w:div>
    <w:div w:id="1642928271">
      <w:bodyDiv w:val="1"/>
      <w:marLeft w:val="0"/>
      <w:marRight w:val="0"/>
      <w:marTop w:val="0"/>
      <w:marBottom w:val="0"/>
      <w:divBdr>
        <w:top w:val="none" w:sz="0" w:space="0" w:color="auto"/>
        <w:left w:val="none" w:sz="0" w:space="0" w:color="auto"/>
        <w:bottom w:val="none" w:sz="0" w:space="0" w:color="auto"/>
        <w:right w:val="none" w:sz="0" w:space="0" w:color="auto"/>
      </w:divBdr>
    </w:div>
    <w:div w:id="1670719769">
      <w:bodyDiv w:val="1"/>
      <w:marLeft w:val="0"/>
      <w:marRight w:val="0"/>
      <w:marTop w:val="0"/>
      <w:marBottom w:val="0"/>
      <w:divBdr>
        <w:top w:val="none" w:sz="0" w:space="0" w:color="auto"/>
        <w:left w:val="none" w:sz="0" w:space="0" w:color="auto"/>
        <w:bottom w:val="none" w:sz="0" w:space="0" w:color="auto"/>
        <w:right w:val="none" w:sz="0" w:space="0" w:color="auto"/>
      </w:divBdr>
    </w:div>
    <w:div w:id="1713991498">
      <w:bodyDiv w:val="1"/>
      <w:marLeft w:val="0"/>
      <w:marRight w:val="0"/>
      <w:marTop w:val="0"/>
      <w:marBottom w:val="0"/>
      <w:divBdr>
        <w:top w:val="none" w:sz="0" w:space="0" w:color="auto"/>
        <w:left w:val="none" w:sz="0" w:space="0" w:color="auto"/>
        <w:bottom w:val="none" w:sz="0" w:space="0" w:color="auto"/>
        <w:right w:val="none" w:sz="0" w:space="0" w:color="auto"/>
      </w:divBdr>
    </w:div>
    <w:div w:id="1729844228">
      <w:bodyDiv w:val="1"/>
      <w:marLeft w:val="0"/>
      <w:marRight w:val="0"/>
      <w:marTop w:val="0"/>
      <w:marBottom w:val="0"/>
      <w:divBdr>
        <w:top w:val="none" w:sz="0" w:space="0" w:color="auto"/>
        <w:left w:val="none" w:sz="0" w:space="0" w:color="auto"/>
        <w:bottom w:val="none" w:sz="0" w:space="0" w:color="auto"/>
        <w:right w:val="none" w:sz="0" w:space="0" w:color="auto"/>
      </w:divBdr>
    </w:div>
    <w:div w:id="1737312283">
      <w:bodyDiv w:val="1"/>
      <w:marLeft w:val="0"/>
      <w:marRight w:val="0"/>
      <w:marTop w:val="0"/>
      <w:marBottom w:val="0"/>
      <w:divBdr>
        <w:top w:val="none" w:sz="0" w:space="0" w:color="auto"/>
        <w:left w:val="none" w:sz="0" w:space="0" w:color="auto"/>
        <w:bottom w:val="none" w:sz="0" w:space="0" w:color="auto"/>
        <w:right w:val="none" w:sz="0" w:space="0" w:color="auto"/>
      </w:divBdr>
    </w:div>
    <w:div w:id="1835103648">
      <w:bodyDiv w:val="1"/>
      <w:marLeft w:val="0"/>
      <w:marRight w:val="0"/>
      <w:marTop w:val="0"/>
      <w:marBottom w:val="0"/>
      <w:divBdr>
        <w:top w:val="none" w:sz="0" w:space="0" w:color="auto"/>
        <w:left w:val="none" w:sz="0" w:space="0" w:color="auto"/>
        <w:bottom w:val="none" w:sz="0" w:space="0" w:color="auto"/>
        <w:right w:val="none" w:sz="0" w:space="0" w:color="auto"/>
      </w:divBdr>
    </w:div>
    <w:div w:id="1927029918">
      <w:bodyDiv w:val="1"/>
      <w:marLeft w:val="0"/>
      <w:marRight w:val="0"/>
      <w:marTop w:val="0"/>
      <w:marBottom w:val="0"/>
      <w:divBdr>
        <w:top w:val="none" w:sz="0" w:space="0" w:color="auto"/>
        <w:left w:val="none" w:sz="0" w:space="0" w:color="auto"/>
        <w:bottom w:val="none" w:sz="0" w:space="0" w:color="auto"/>
        <w:right w:val="none" w:sz="0" w:space="0" w:color="auto"/>
      </w:divBdr>
    </w:div>
    <w:div w:id="1965456127">
      <w:bodyDiv w:val="1"/>
      <w:marLeft w:val="0"/>
      <w:marRight w:val="0"/>
      <w:marTop w:val="0"/>
      <w:marBottom w:val="0"/>
      <w:divBdr>
        <w:top w:val="none" w:sz="0" w:space="0" w:color="auto"/>
        <w:left w:val="none" w:sz="0" w:space="0" w:color="auto"/>
        <w:bottom w:val="none" w:sz="0" w:space="0" w:color="auto"/>
        <w:right w:val="none" w:sz="0" w:space="0" w:color="auto"/>
      </w:divBdr>
    </w:div>
    <w:div w:id="2004773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3B149C-8A5D-4C8F-AD44-E0BEE8B68B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7253</Words>
  <Characters>98346</Characters>
  <Application>Microsoft Office Word</Application>
  <DocSecurity>0</DocSecurity>
  <Lines>819</Lines>
  <Paragraphs>23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5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cp:keywords/>
  <dc:description/>
  <cp:lastModifiedBy>Brisson, Nicholas</cp:lastModifiedBy>
  <cp:revision>136</cp:revision>
  <dcterms:created xsi:type="dcterms:W3CDTF">2024-09-26T09:55:00Z</dcterms:created>
  <dcterms:modified xsi:type="dcterms:W3CDTF">2024-12-12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eaagzbX"/&gt;&lt;style id="http://www.zotero.org/styles/zmp-journal" locale="en-US" hasBibliography="1" bibliographyStyleHasBeenSet="1"/&gt;&lt;prefs&gt;&lt;pref name="fieldType" value="Field"/&gt;&lt;/prefs&gt;&lt;/data&gt;</vt:lpwstr>
  </property>
</Properties>
</file>